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B9DAD" w14:textId="06624D53" w:rsidR="00C6617B" w:rsidRPr="001C4F85" w:rsidRDefault="00C6617B" w:rsidP="001C4F85">
      <w:pPr>
        <w:spacing w:before="120" w:after="0" w:line="240" w:lineRule="auto"/>
        <w:jc w:val="center"/>
        <w:rPr>
          <w:rFonts w:cstheme="minorHAnsi"/>
          <w:color w:val="000000" w:themeColor="text1"/>
          <w:sz w:val="24"/>
          <w:szCs w:val="24"/>
          <w:lang w:val="nb-NO"/>
        </w:rPr>
      </w:pPr>
      <w:r w:rsidRPr="001C4F85">
        <w:rPr>
          <w:rFonts w:cstheme="minorHAnsi"/>
          <w:color w:val="000000" w:themeColor="text1"/>
          <w:sz w:val="24"/>
          <w:szCs w:val="24"/>
          <w:lang w:val="nb-NO"/>
        </w:rPr>
        <w:t xml:space="preserve">Emnekode: </w:t>
      </w:r>
      <w:r w:rsidR="008F1E83" w:rsidRPr="001C4F85">
        <w:rPr>
          <w:rFonts w:cstheme="minorHAnsi"/>
          <w:color w:val="000000" w:themeColor="text1"/>
          <w:sz w:val="24"/>
          <w:szCs w:val="24"/>
          <w:lang w:val="nb-NO"/>
        </w:rPr>
        <w:t>TK2100</w:t>
      </w:r>
    </w:p>
    <w:p w14:paraId="0E0CE9FE" w14:textId="5DD108F8" w:rsidR="00C6617B" w:rsidRPr="001C4F85" w:rsidRDefault="00C6617B" w:rsidP="001C4F85">
      <w:pPr>
        <w:spacing w:before="120" w:after="0" w:line="240" w:lineRule="auto"/>
        <w:jc w:val="center"/>
        <w:rPr>
          <w:rFonts w:cstheme="minorHAnsi"/>
          <w:color w:val="C00000"/>
          <w:sz w:val="24"/>
          <w:szCs w:val="24"/>
          <w:lang w:val="nb-NO"/>
        </w:rPr>
      </w:pPr>
      <w:r w:rsidRPr="001C4F85">
        <w:rPr>
          <w:rFonts w:cstheme="minorHAnsi"/>
          <w:color w:val="000000" w:themeColor="text1"/>
          <w:sz w:val="24"/>
          <w:szCs w:val="24"/>
          <w:lang w:val="nb-NO"/>
        </w:rPr>
        <w:t>Emnenavn:</w:t>
      </w:r>
      <w:r w:rsidR="009911B2" w:rsidRPr="001C4F85">
        <w:rPr>
          <w:rFonts w:cstheme="minorHAnsi"/>
          <w:color w:val="000000" w:themeColor="text1"/>
          <w:sz w:val="24"/>
          <w:szCs w:val="24"/>
          <w:lang w:val="nb-NO"/>
        </w:rPr>
        <w:t xml:space="preserve"> Informasjonssikkerhet</w:t>
      </w:r>
    </w:p>
    <w:p w14:paraId="20796E4C" w14:textId="279DA6F3" w:rsidR="00C6617B" w:rsidRPr="001C4F85" w:rsidRDefault="00C6617B" w:rsidP="001C4F85">
      <w:pPr>
        <w:spacing w:before="120" w:after="0" w:line="240" w:lineRule="auto"/>
        <w:jc w:val="center"/>
        <w:rPr>
          <w:rFonts w:cstheme="minorHAnsi"/>
          <w:color w:val="C00000"/>
          <w:sz w:val="24"/>
          <w:szCs w:val="24"/>
          <w:lang w:val="nb-NO"/>
        </w:rPr>
      </w:pPr>
      <w:r w:rsidRPr="001C4F85">
        <w:rPr>
          <w:rFonts w:cstheme="minorHAnsi"/>
          <w:color w:val="000000" w:themeColor="text1"/>
          <w:sz w:val="24"/>
          <w:szCs w:val="24"/>
          <w:lang w:val="nb-NO"/>
        </w:rPr>
        <w:t xml:space="preserve">Innleveringsdato: </w:t>
      </w:r>
      <w:r w:rsidR="009911B2" w:rsidRPr="001C4F85">
        <w:rPr>
          <w:rFonts w:cstheme="minorHAnsi"/>
          <w:color w:val="000000" w:themeColor="text1"/>
          <w:sz w:val="24"/>
          <w:szCs w:val="24"/>
          <w:lang w:val="nb-NO"/>
        </w:rPr>
        <w:t>08.06.2022</w:t>
      </w:r>
    </w:p>
    <w:p w14:paraId="6D8915D9" w14:textId="77777777" w:rsidR="00C6617B" w:rsidRPr="001C4F85" w:rsidRDefault="00C6617B" w:rsidP="001C4F85">
      <w:pPr>
        <w:spacing w:after="0" w:line="240" w:lineRule="auto"/>
        <w:jc w:val="center"/>
        <w:rPr>
          <w:rFonts w:cstheme="minorHAnsi"/>
          <w:color w:val="000000" w:themeColor="text1"/>
          <w:sz w:val="24"/>
          <w:szCs w:val="24"/>
          <w:lang w:val="nb-NO"/>
        </w:rPr>
      </w:pPr>
    </w:p>
    <w:p w14:paraId="3F182789" w14:textId="77777777" w:rsidR="00C6617B" w:rsidRPr="001C4F85" w:rsidRDefault="00C6617B" w:rsidP="001C4F85">
      <w:pPr>
        <w:spacing w:after="0" w:line="240" w:lineRule="auto"/>
        <w:jc w:val="center"/>
        <w:rPr>
          <w:rFonts w:cstheme="minorHAnsi"/>
          <w:color w:val="000000" w:themeColor="text1"/>
          <w:sz w:val="24"/>
          <w:szCs w:val="24"/>
          <w:lang w:val="nb-NO"/>
        </w:rPr>
      </w:pPr>
      <w:r w:rsidRPr="001C4F85">
        <w:rPr>
          <w:rFonts w:cstheme="minorHAnsi"/>
          <w:color w:val="000000" w:themeColor="text1"/>
          <w:sz w:val="24"/>
          <w:szCs w:val="24"/>
          <w:lang w:val="nb-NO"/>
        </w:rPr>
        <w:t>Eksamen</w:t>
      </w:r>
    </w:p>
    <w:p w14:paraId="1CB1766F" w14:textId="77777777" w:rsidR="00C6617B" w:rsidRPr="001C4F85" w:rsidRDefault="00C6617B" w:rsidP="001C4F85">
      <w:pPr>
        <w:spacing w:after="0" w:line="240" w:lineRule="auto"/>
        <w:jc w:val="center"/>
        <w:rPr>
          <w:rFonts w:cstheme="minorHAnsi"/>
          <w:color w:val="000000" w:themeColor="text1"/>
          <w:sz w:val="24"/>
          <w:szCs w:val="24"/>
          <w:lang w:val="nb-NO"/>
        </w:rPr>
      </w:pPr>
    </w:p>
    <w:p w14:paraId="5F19349F" w14:textId="77777777" w:rsidR="00C6617B" w:rsidRPr="001C4F85" w:rsidRDefault="00C6617B" w:rsidP="001C4F85">
      <w:pPr>
        <w:spacing w:after="0" w:line="240" w:lineRule="auto"/>
        <w:jc w:val="center"/>
        <w:rPr>
          <w:rFonts w:cstheme="minorHAnsi"/>
          <w:color w:val="FF0000"/>
          <w:sz w:val="24"/>
          <w:szCs w:val="24"/>
          <w:lang w:val="nb-NO"/>
        </w:rPr>
      </w:pPr>
    </w:p>
    <w:p w14:paraId="6504AFB8" w14:textId="77777777" w:rsidR="00C6617B" w:rsidRPr="001C4F85" w:rsidRDefault="00C6617B" w:rsidP="001C4F85">
      <w:pPr>
        <w:spacing w:after="0" w:line="240" w:lineRule="auto"/>
        <w:jc w:val="center"/>
        <w:rPr>
          <w:rFonts w:cstheme="minorHAnsi"/>
          <w:color w:val="000000" w:themeColor="text1"/>
          <w:sz w:val="24"/>
          <w:szCs w:val="24"/>
          <w:lang w:val="nb-NO"/>
        </w:rPr>
      </w:pPr>
      <w:r w:rsidRPr="001C4F85">
        <w:rPr>
          <w:rFonts w:cstheme="minorHAnsi"/>
          <w:noProof/>
          <w:sz w:val="24"/>
          <w:szCs w:val="24"/>
          <w:lang w:val="nb-NO"/>
        </w:rPr>
        <w:drawing>
          <wp:inline distT="0" distB="0" distL="0" distR="0" wp14:anchorId="687D077E" wp14:editId="1F9563E9">
            <wp:extent cx="1379621" cy="598243"/>
            <wp:effectExtent l="0" t="0" r="0" b="0"/>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01511" cy="607735"/>
                    </a:xfrm>
                    <a:prstGeom prst="rect">
                      <a:avLst/>
                    </a:prstGeom>
                  </pic:spPr>
                </pic:pic>
              </a:graphicData>
            </a:graphic>
          </wp:inline>
        </w:drawing>
      </w:r>
    </w:p>
    <w:p w14:paraId="7FD61EA0" w14:textId="77777777" w:rsidR="00C6617B" w:rsidRPr="001C4F85" w:rsidRDefault="00C6617B" w:rsidP="001C4F85">
      <w:pPr>
        <w:spacing w:after="0" w:line="240" w:lineRule="auto"/>
        <w:jc w:val="center"/>
        <w:rPr>
          <w:rFonts w:cstheme="minorHAnsi"/>
          <w:color w:val="000000" w:themeColor="text1"/>
          <w:sz w:val="24"/>
          <w:szCs w:val="24"/>
          <w:lang w:val="nb-NO"/>
        </w:rPr>
      </w:pPr>
    </w:p>
    <w:p w14:paraId="5461D8D5" w14:textId="77777777" w:rsidR="00C6617B" w:rsidRPr="001C4F85" w:rsidRDefault="00C6617B" w:rsidP="001C4F85">
      <w:pPr>
        <w:spacing w:after="0" w:line="240" w:lineRule="auto"/>
        <w:jc w:val="center"/>
        <w:rPr>
          <w:rFonts w:cstheme="minorHAnsi"/>
          <w:color w:val="000000" w:themeColor="text1"/>
          <w:sz w:val="24"/>
          <w:szCs w:val="24"/>
          <w:lang w:val="nb-NO"/>
        </w:rPr>
      </w:pPr>
      <w:r w:rsidRPr="001C4F85">
        <w:rPr>
          <w:rFonts w:cstheme="minorHAnsi"/>
          <w:color w:val="000000" w:themeColor="text1"/>
          <w:sz w:val="24"/>
          <w:szCs w:val="24"/>
          <w:lang w:val="nb-NO"/>
        </w:rPr>
        <w:t>Høyskolen Kristiania</w:t>
      </w:r>
    </w:p>
    <w:p w14:paraId="48C85532" w14:textId="77777777" w:rsidR="00C6617B" w:rsidRPr="001C4F85" w:rsidRDefault="00C6617B" w:rsidP="001C4F85">
      <w:pPr>
        <w:spacing w:after="0" w:line="240" w:lineRule="auto"/>
        <w:rPr>
          <w:rFonts w:cstheme="minorHAnsi"/>
          <w:color w:val="000000" w:themeColor="text1"/>
          <w:sz w:val="24"/>
          <w:szCs w:val="24"/>
          <w:lang w:val="nb-NO"/>
        </w:rPr>
      </w:pPr>
    </w:p>
    <w:p w14:paraId="487935A2" w14:textId="77777777" w:rsidR="00C6617B" w:rsidRPr="001C4F85" w:rsidRDefault="00C6617B" w:rsidP="001C4F85">
      <w:pPr>
        <w:spacing w:after="0" w:line="240" w:lineRule="auto"/>
        <w:jc w:val="center"/>
        <w:rPr>
          <w:rFonts w:cstheme="minorHAnsi"/>
          <w:color w:val="000000" w:themeColor="text1"/>
          <w:sz w:val="24"/>
          <w:szCs w:val="24"/>
          <w:lang w:val="nb-NO"/>
        </w:rPr>
      </w:pPr>
      <w:r w:rsidRPr="001C4F85">
        <w:rPr>
          <w:rFonts w:cstheme="minorHAnsi"/>
          <w:color w:val="000000" w:themeColor="text1"/>
          <w:sz w:val="24"/>
          <w:szCs w:val="24"/>
          <w:lang w:val="nb-NO"/>
        </w:rPr>
        <w:t>Semester Vår 2022</w:t>
      </w:r>
    </w:p>
    <w:p w14:paraId="6D0B52DA" w14:textId="77777777" w:rsidR="00C6617B" w:rsidRPr="001C4F85" w:rsidRDefault="00C6617B" w:rsidP="001C4F85">
      <w:pPr>
        <w:spacing w:after="0" w:line="240" w:lineRule="auto"/>
        <w:jc w:val="center"/>
        <w:rPr>
          <w:rFonts w:cstheme="minorHAnsi"/>
          <w:color w:val="C00000"/>
          <w:sz w:val="24"/>
          <w:szCs w:val="24"/>
          <w:lang w:val="nb-NO"/>
        </w:rPr>
      </w:pPr>
    </w:p>
    <w:p w14:paraId="0F0F93B6" w14:textId="3FBDD582" w:rsidR="00EF1409" w:rsidRPr="001C4F85" w:rsidRDefault="00C6617B" w:rsidP="001C4F85">
      <w:pPr>
        <w:spacing w:after="0" w:line="240" w:lineRule="auto"/>
        <w:jc w:val="center"/>
        <w:rPr>
          <w:rFonts w:cstheme="minorHAnsi"/>
          <w:color w:val="000000" w:themeColor="text1"/>
          <w:sz w:val="24"/>
          <w:szCs w:val="24"/>
          <w:lang w:val="nb-NO"/>
        </w:rPr>
      </w:pPr>
      <w:r w:rsidRPr="001C4F85">
        <w:rPr>
          <w:rFonts w:cstheme="minorHAnsi"/>
          <w:color w:val="000000" w:themeColor="text1"/>
          <w:sz w:val="24"/>
          <w:szCs w:val="24"/>
          <w:lang w:val="nb-NO"/>
        </w:rPr>
        <w:t>Denne besvarelsen er gjennomført som en del av utdannelsen ved Høyskolen Kristiania. Høyskolen er ikke ansvarlig for oppgavens metoder, resultater, konklusjoner eller anbefalinger.</w:t>
      </w:r>
    </w:p>
    <w:p w14:paraId="70B4AD5F" w14:textId="77777777" w:rsidR="00EF1409" w:rsidRPr="001C4F85" w:rsidRDefault="00EF1409" w:rsidP="001C4F85">
      <w:pPr>
        <w:spacing w:line="240" w:lineRule="auto"/>
        <w:rPr>
          <w:rFonts w:cstheme="minorHAnsi"/>
          <w:color w:val="000000" w:themeColor="text1"/>
          <w:sz w:val="24"/>
          <w:szCs w:val="24"/>
          <w:lang w:val="nb-NO"/>
        </w:rPr>
      </w:pPr>
      <w:r w:rsidRPr="001C4F85">
        <w:rPr>
          <w:rFonts w:cstheme="minorHAnsi"/>
          <w:color w:val="000000" w:themeColor="text1"/>
          <w:sz w:val="24"/>
          <w:szCs w:val="24"/>
          <w:lang w:val="nb-NO"/>
        </w:rPr>
        <w:br w:type="page"/>
      </w:r>
    </w:p>
    <w:p w14:paraId="6F9EF22F" w14:textId="037CB8C6" w:rsidR="00EF1409" w:rsidRPr="001C4F85" w:rsidRDefault="006C3381" w:rsidP="001C4F85">
      <w:pPr>
        <w:spacing w:after="0" w:line="240" w:lineRule="auto"/>
        <w:rPr>
          <w:rFonts w:cstheme="minorHAnsi"/>
          <w:color w:val="000000" w:themeColor="text1"/>
          <w:sz w:val="24"/>
          <w:szCs w:val="24"/>
          <w:lang w:val="nb-NO"/>
        </w:rPr>
      </w:pPr>
      <w:r w:rsidRPr="001C4F85">
        <w:rPr>
          <w:rFonts w:cstheme="minorHAnsi"/>
          <w:b/>
          <w:bCs/>
          <w:color w:val="000000" w:themeColor="text1"/>
          <w:sz w:val="24"/>
          <w:szCs w:val="24"/>
          <w:lang w:val="nb-NO"/>
        </w:rPr>
        <w:lastRenderedPageBreak/>
        <w:t>Oppgave 1.</w:t>
      </w:r>
    </w:p>
    <w:p w14:paraId="5DE370FE" w14:textId="77777777" w:rsidR="006C3381" w:rsidRPr="001C4F85" w:rsidRDefault="006C3381" w:rsidP="001C4F85">
      <w:pPr>
        <w:spacing w:after="0" w:line="240" w:lineRule="auto"/>
        <w:rPr>
          <w:rFonts w:cstheme="minorHAnsi"/>
          <w:color w:val="000000" w:themeColor="text1"/>
          <w:sz w:val="24"/>
          <w:szCs w:val="24"/>
          <w:lang w:val="nb-NO"/>
        </w:rPr>
      </w:pPr>
    </w:p>
    <w:p w14:paraId="1BB6F57F" w14:textId="2CF86945" w:rsidR="006C3381" w:rsidRPr="001C4F85" w:rsidRDefault="006C3381" w:rsidP="001C4F85">
      <w:pPr>
        <w:spacing w:line="240" w:lineRule="auto"/>
        <w:rPr>
          <w:rFonts w:cstheme="minorHAnsi"/>
          <w:sz w:val="24"/>
          <w:szCs w:val="24"/>
          <w:lang w:val="nb-NO"/>
        </w:rPr>
      </w:pPr>
      <w:r w:rsidRPr="001C4F85">
        <w:rPr>
          <w:rFonts w:cstheme="minorHAnsi"/>
          <w:sz w:val="24"/>
          <w:szCs w:val="24"/>
          <w:lang w:val="nb-NO"/>
        </w:rPr>
        <w:t>Informasjonssikkerhet er et bred emne som omhandler all sikkerhet både digitalt og det fysiske mediet som verter det digitale. Man kan fort gå dypere ned i forskjellige områder for å gi mer klartekst til hva en mener. Eksempler kan være fysisk sikring av servere som lagrer og drifter kritisk data, nettverkssikring fra hackere som prøver å finne hull på nettverk til bedrift eller sosial angrep mot ansatte. Som foreleser Østby har skrevet</w:t>
      </w:r>
      <w:r w:rsidR="00E27C06" w:rsidRPr="001C4F85">
        <w:rPr>
          <w:rFonts w:cstheme="minorHAnsi"/>
          <w:sz w:val="24"/>
          <w:szCs w:val="24"/>
          <w:lang w:val="nb-NO"/>
        </w:rPr>
        <w:t>,</w:t>
      </w:r>
      <w:r w:rsidRPr="001C4F85">
        <w:rPr>
          <w:rFonts w:cstheme="minorHAnsi"/>
          <w:sz w:val="24"/>
          <w:szCs w:val="24"/>
          <w:lang w:val="nb-NO"/>
        </w:rPr>
        <w:t xml:space="preserve"> basere mye av lærebøker og sikkerhetsbransjen opp mot CIA-modellen; konfidensialitet, integritet og tilgjengelighet</w:t>
      </w:r>
      <w:r w:rsidR="005B3EE9" w:rsidRPr="001C4F85">
        <w:rPr>
          <w:rFonts w:cstheme="minorHAnsi"/>
          <w:sz w:val="24"/>
          <w:szCs w:val="24"/>
          <w:lang w:val="nb-NO"/>
        </w:rPr>
        <w:t xml:space="preserve"> </w:t>
      </w:r>
      <w:r w:rsidR="005B3EE9" w:rsidRPr="001C4F85">
        <w:rPr>
          <w:rFonts w:cstheme="minorHAnsi"/>
          <w:sz w:val="24"/>
          <w:szCs w:val="24"/>
          <w:lang w:val="nb-NO"/>
        </w:rPr>
        <w:fldChar w:fldCharType="begin"/>
      </w:r>
      <w:r w:rsidR="00944198" w:rsidRPr="001C4F85">
        <w:rPr>
          <w:rFonts w:cstheme="minorHAnsi"/>
          <w:sz w:val="24"/>
          <w:szCs w:val="24"/>
          <w:lang w:val="nb-NO"/>
        </w:rPr>
        <w:instrText xml:space="preserve"> ADDIN ZOTERO_ITEM CSL_CITATION {"citationID":"cOeTccsk","properties":{"formattedCitation":"(\\uc0\\u216{}stby, u.\\uc0\\u229{}., 40)","plainCitation":"(Østby, u.å., 40)","noteIndex":0},"citationItems":[{"id":47,"uris":["http://zotero.org/users/9121053/items/87JGYMDP"],"uri":["http://zotero.org/users/9121053/items/87JGYMDP"],"itemData":{"id":47,"type":"article","title":"TK2100_00_Introduksjon.pdf","author":[{"family":"Østby","given":"Bengt"}]},"locator":"40","label":"page"}],"schema":"https://github.com/citation-style-language/schema/raw/master/csl-citation.json"} </w:instrText>
      </w:r>
      <w:r w:rsidR="005B3EE9" w:rsidRPr="001C4F85">
        <w:rPr>
          <w:rFonts w:cstheme="minorHAnsi"/>
          <w:sz w:val="24"/>
          <w:szCs w:val="24"/>
          <w:lang w:val="nb-NO"/>
        </w:rPr>
        <w:fldChar w:fldCharType="separate"/>
      </w:r>
      <w:r w:rsidR="005B3EE9" w:rsidRPr="001C4F85">
        <w:rPr>
          <w:rFonts w:cstheme="minorHAnsi"/>
          <w:sz w:val="24"/>
          <w:szCs w:val="24"/>
          <w:lang w:val="nb-NO"/>
        </w:rPr>
        <w:t>(Østby, u.å., 40)</w:t>
      </w:r>
      <w:r w:rsidR="005B3EE9" w:rsidRPr="001C4F85">
        <w:rPr>
          <w:rFonts w:cstheme="minorHAnsi"/>
          <w:sz w:val="24"/>
          <w:szCs w:val="24"/>
          <w:lang w:val="nb-NO"/>
        </w:rPr>
        <w:fldChar w:fldCharType="end"/>
      </w:r>
      <w:r w:rsidRPr="001C4F85">
        <w:rPr>
          <w:rFonts w:cstheme="minorHAnsi"/>
          <w:sz w:val="24"/>
          <w:szCs w:val="24"/>
          <w:lang w:val="nb-NO"/>
        </w:rPr>
        <w:t xml:space="preserve">. </w:t>
      </w:r>
    </w:p>
    <w:p w14:paraId="54F4C886" w14:textId="77777777" w:rsidR="006C3381" w:rsidRPr="001C4F85" w:rsidRDefault="006C3381" w:rsidP="001C4F85">
      <w:pPr>
        <w:spacing w:line="240" w:lineRule="auto"/>
        <w:rPr>
          <w:rFonts w:cstheme="minorHAnsi"/>
          <w:sz w:val="24"/>
          <w:szCs w:val="24"/>
          <w:lang w:val="nb-NO"/>
        </w:rPr>
      </w:pPr>
    </w:p>
    <w:p w14:paraId="4DBDB025" w14:textId="7042624E" w:rsidR="006C3381" w:rsidRPr="001C4F85" w:rsidRDefault="006C3381" w:rsidP="001C4F85">
      <w:pPr>
        <w:spacing w:line="240" w:lineRule="auto"/>
        <w:rPr>
          <w:rFonts w:cstheme="minorHAnsi"/>
          <w:sz w:val="24"/>
          <w:szCs w:val="24"/>
          <w:lang w:val="nb-NO"/>
        </w:rPr>
      </w:pPr>
      <w:r w:rsidRPr="001C4F85">
        <w:rPr>
          <w:rFonts w:cstheme="minorHAnsi"/>
          <w:sz w:val="24"/>
          <w:szCs w:val="24"/>
          <w:lang w:val="nb-NO"/>
        </w:rPr>
        <w:t xml:space="preserve">Konfidensialitet er å unngå uautorisert tilgjengeliggjøring av informasjon. I andre ord å beskytte data og kun gi tilgang til riktige personer. Noen tiltak man aktivt kan gjøre er å kryptere dataen. Kryptert data krever ofte mye tid og ressurser for å dekryptere dataen en prøver å beskytte. Adgangskontroll sørger for at kun riktige personer skal kunne vite og finne dataen. Dette kan være eks. Bell-La </w:t>
      </w:r>
      <w:proofErr w:type="spellStart"/>
      <w:r w:rsidRPr="001C4F85">
        <w:rPr>
          <w:rFonts w:cstheme="minorHAnsi"/>
          <w:sz w:val="24"/>
          <w:szCs w:val="24"/>
          <w:lang w:val="nb-NO"/>
        </w:rPr>
        <w:t>Padula</w:t>
      </w:r>
      <w:proofErr w:type="spellEnd"/>
      <w:r w:rsidRPr="001C4F85">
        <w:rPr>
          <w:rFonts w:cstheme="minorHAnsi"/>
          <w:sz w:val="24"/>
          <w:szCs w:val="24"/>
          <w:lang w:val="nb-NO"/>
        </w:rPr>
        <w:t xml:space="preserve"> modellen som ofte militære og statlige organisasjoner basere seg på</w:t>
      </w:r>
      <w:r w:rsidR="00E87CFE" w:rsidRPr="001C4F85">
        <w:rPr>
          <w:rFonts w:cstheme="minorHAnsi"/>
          <w:sz w:val="24"/>
          <w:szCs w:val="24"/>
          <w:lang w:val="nb-NO"/>
        </w:rPr>
        <w:fldChar w:fldCharType="begin"/>
      </w:r>
      <w:r w:rsidR="00116D45" w:rsidRPr="001C4F85">
        <w:rPr>
          <w:rFonts w:cstheme="minorHAnsi"/>
          <w:sz w:val="24"/>
          <w:szCs w:val="24"/>
          <w:lang w:val="nb-NO"/>
        </w:rPr>
        <w:instrText xml:space="preserve"> ADDIN ZOTERO_ITEM CSL_CITATION {"citationID":"9NuxRY91","properties":{"formattedCitation":"(\\uc0\\u171{}Bell\\uc0\\u8211{}LaPadula Model\\uc0\\u187{} 2021, avsn. 1)","plainCitation":"(«Bell–LaPadula Model» 2021, avsn. 1)","noteIndex":0},"citationItems":[{"id":45,"uris":["http://zotero.org/users/9121053/items/3YFGZE3H"],"uri":["http://zotero.org/users/9121053/items/3YFGZE3H"],"itemData":{"id":45,"type":"entry-encyclopedia","abstract":"The Bell–LaPadula Model (BLP) is a state machine model used for enforcing access control in government and military applications. It was developed by David Elliott Bell and Leonard J. LaPadula, subsequent to strong guidance from Roger R. Schell, to formalize the U.S. Department of Defense (DoD) multilevel security (MLS) policy. The model is a formal state transition model of computer security policy that describes a set of access control rules which use security labels on objects and clearances for subjects. Security labels range from the most sensitive (e.g., \"Top Secret\"), down to the least sensitive (e.g., \"Unclassified\" or \"Public\").\nThe Bell–LaPadula model is an example of a model where there is no clear distinction between protection and security.","container-title":"Wikipedia","language":"en","note":"Page Version ID: 1053053243","source":"Wikipedia","title":"Bell–LaPadula model","URL":"https://en.wikipedia.org/w/index.php?title=Bell%E2%80%93LaPadula_model&amp;oldid=1053053243","accessed":{"date-parts":[["2022",6,7]]},"issued":{"date-parts":[["2021",11,1]]}},"locator":"1","label":"paragraph"}],"schema":"https://github.com/citation-style-language/schema/raw/master/csl-citation.json"} </w:instrText>
      </w:r>
      <w:r w:rsidR="00E87CFE" w:rsidRPr="001C4F85">
        <w:rPr>
          <w:rFonts w:cstheme="minorHAnsi"/>
          <w:sz w:val="24"/>
          <w:szCs w:val="24"/>
          <w:lang w:val="nb-NO"/>
        </w:rPr>
        <w:fldChar w:fldCharType="separate"/>
      </w:r>
      <w:r w:rsidR="00116D45" w:rsidRPr="001C4F85">
        <w:rPr>
          <w:rFonts w:cstheme="minorHAnsi"/>
          <w:sz w:val="24"/>
          <w:szCs w:val="24"/>
          <w:lang w:val="nb-NO"/>
        </w:rPr>
        <w:t>(«Bell–</w:t>
      </w:r>
      <w:proofErr w:type="spellStart"/>
      <w:r w:rsidR="00116D45" w:rsidRPr="001C4F85">
        <w:rPr>
          <w:rFonts w:cstheme="minorHAnsi"/>
          <w:sz w:val="24"/>
          <w:szCs w:val="24"/>
          <w:lang w:val="nb-NO"/>
        </w:rPr>
        <w:t>LaPadula</w:t>
      </w:r>
      <w:proofErr w:type="spellEnd"/>
      <w:r w:rsidR="00116D45" w:rsidRPr="001C4F85">
        <w:rPr>
          <w:rFonts w:cstheme="minorHAnsi"/>
          <w:sz w:val="24"/>
          <w:szCs w:val="24"/>
          <w:lang w:val="nb-NO"/>
        </w:rPr>
        <w:t xml:space="preserve"> Model» 2021, </w:t>
      </w:r>
      <w:proofErr w:type="spellStart"/>
      <w:r w:rsidR="00116D45" w:rsidRPr="001C4F85">
        <w:rPr>
          <w:rFonts w:cstheme="minorHAnsi"/>
          <w:sz w:val="24"/>
          <w:szCs w:val="24"/>
          <w:lang w:val="nb-NO"/>
        </w:rPr>
        <w:t>avsn</w:t>
      </w:r>
      <w:proofErr w:type="spellEnd"/>
      <w:r w:rsidR="00116D45" w:rsidRPr="001C4F85">
        <w:rPr>
          <w:rFonts w:cstheme="minorHAnsi"/>
          <w:sz w:val="24"/>
          <w:szCs w:val="24"/>
          <w:lang w:val="nb-NO"/>
        </w:rPr>
        <w:t>. 1)</w:t>
      </w:r>
      <w:r w:rsidR="00E87CFE" w:rsidRPr="001C4F85">
        <w:rPr>
          <w:rFonts w:cstheme="minorHAnsi"/>
          <w:sz w:val="24"/>
          <w:szCs w:val="24"/>
          <w:lang w:val="nb-NO"/>
        </w:rPr>
        <w:fldChar w:fldCharType="end"/>
      </w:r>
      <w:r w:rsidRPr="001C4F85">
        <w:rPr>
          <w:rFonts w:cstheme="minorHAnsi"/>
          <w:sz w:val="24"/>
          <w:szCs w:val="24"/>
          <w:lang w:val="nb-NO"/>
        </w:rPr>
        <w:t xml:space="preserve">. Autentisering for å bekrefte vedkommende, det kan være enkle metoder som å gi riktig person et adgangskort til mer sofistikerte metoder som ratina-skann. For det mer digitale er det standard i dag å ha brukernavn og passord. </w:t>
      </w:r>
    </w:p>
    <w:p w14:paraId="011B51C3" w14:textId="77777777" w:rsidR="006C3381" w:rsidRPr="001C4F85" w:rsidRDefault="006C3381" w:rsidP="001C4F85">
      <w:pPr>
        <w:spacing w:line="240" w:lineRule="auto"/>
        <w:rPr>
          <w:rFonts w:cstheme="minorHAnsi"/>
          <w:sz w:val="24"/>
          <w:szCs w:val="24"/>
          <w:lang w:val="nb-NO"/>
        </w:rPr>
      </w:pPr>
    </w:p>
    <w:p w14:paraId="101C62E9" w14:textId="77777777" w:rsidR="006C3381" w:rsidRPr="001C4F85" w:rsidRDefault="006C3381" w:rsidP="001C4F85">
      <w:pPr>
        <w:spacing w:line="240" w:lineRule="auto"/>
        <w:rPr>
          <w:rFonts w:cstheme="minorHAnsi"/>
          <w:sz w:val="24"/>
          <w:szCs w:val="24"/>
          <w:lang w:val="nb-NO"/>
        </w:rPr>
      </w:pPr>
      <w:r w:rsidRPr="001C4F85">
        <w:rPr>
          <w:rFonts w:cstheme="minorHAnsi"/>
          <w:sz w:val="24"/>
          <w:szCs w:val="24"/>
          <w:lang w:val="nb-NO"/>
        </w:rPr>
        <w:t>Integritet betyr at informasjon ikke har blitt endret på av uautorisert måte. Mulige metoder for å sikre integritet på er å ta periodisk arkivering. Sjekksummer av dataen etter autorisert endringer som kan benyttes som kvittering av endringer.</w:t>
      </w:r>
    </w:p>
    <w:p w14:paraId="2C0B398C" w14:textId="77777777" w:rsidR="006C3381" w:rsidRPr="001C4F85" w:rsidRDefault="006C3381" w:rsidP="001C4F85">
      <w:pPr>
        <w:spacing w:line="240" w:lineRule="auto"/>
        <w:rPr>
          <w:rFonts w:cstheme="minorHAnsi"/>
          <w:sz w:val="24"/>
          <w:szCs w:val="24"/>
          <w:lang w:val="nb-NO"/>
        </w:rPr>
      </w:pPr>
    </w:p>
    <w:p w14:paraId="45AB77FA" w14:textId="77777777" w:rsidR="006C3381" w:rsidRPr="001C4F85" w:rsidRDefault="006C3381" w:rsidP="001C4F85">
      <w:pPr>
        <w:spacing w:line="240" w:lineRule="auto"/>
        <w:rPr>
          <w:rFonts w:cstheme="minorHAnsi"/>
          <w:sz w:val="24"/>
          <w:szCs w:val="24"/>
          <w:lang w:val="nb-NO"/>
        </w:rPr>
      </w:pPr>
      <w:r w:rsidRPr="001C4F85">
        <w:rPr>
          <w:rFonts w:cstheme="minorHAnsi"/>
          <w:sz w:val="24"/>
          <w:szCs w:val="24"/>
          <w:lang w:val="nb-NO"/>
        </w:rPr>
        <w:t xml:space="preserve">Tilgjengelighet er for hvor lett en kan nå dataen og gjøre en endring på dem. Her er det ikke direkte noen verktøy man benytter, men mer å vurdere hvor lett det er å nå ønske data for autorisert personell kontra hvor vanskelig det er for uønskede. </w:t>
      </w:r>
    </w:p>
    <w:p w14:paraId="5E269849" w14:textId="77777777" w:rsidR="006C3381" w:rsidRPr="001C4F85" w:rsidRDefault="006C3381" w:rsidP="001C4F85">
      <w:pPr>
        <w:spacing w:line="240" w:lineRule="auto"/>
        <w:rPr>
          <w:rFonts w:cstheme="minorHAnsi"/>
          <w:sz w:val="24"/>
          <w:szCs w:val="24"/>
          <w:lang w:val="nb-NO"/>
        </w:rPr>
      </w:pPr>
    </w:p>
    <w:p w14:paraId="09ACFE3E" w14:textId="0094A0D4" w:rsidR="00D16F50" w:rsidRPr="001C4F85" w:rsidRDefault="006C3381" w:rsidP="001C4F85">
      <w:pPr>
        <w:spacing w:line="240" w:lineRule="auto"/>
        <w:rPr>
          <w:rFonts w:cstheme="minorHAnsi"/>
          <w:sz w:val="24"/>
          <w:szCs w:val="24"/>
          <w:lang w:val="nb-NO"/>
        </w:rPr>
      </w:pPr>
      <w:r w:rsidRPr="001C4F85">
        <w:rPr>
          <w:rFonts w:cstheme="minorHAnsi"/>
          <w:sz w:val="24"/>
          <w:szCs w:val="24"/>
          <w:lang w:val="nb-NO"/>
        </w:rPr>
        <w:t xml:space="preserve">CIA-modellen er den mest brukte når det kommer til informasjons sikkerhet, men man har andre mer spissede modeller som IAM-modellen </w:t>
      </w:r>
      <w:r w:rsidR="00216D29" w:rsidRPr="001C4F85">
        <w:rPr>
          <w:rFonts w:cstheme="minorHAnsi"/>
          <w:sz w:val="24"/>
          <w:szCs w:val="24"/>
          <w:lang w:val="nb-NO"/>
        </w:rPr>
        <w:fldChar w:fldCharType="begin"/>
      </w:r>
      <w:r w:rsidR="00944198" w:rsidRPr="001C4F85">
        <w:rPr>
          <w:rFonts w:cstheme="minorHAnsi"/>
          <w:sz w:val="24"/>
          <w:szCs w:val="24"/>
          <w:lang w:val="nb-NO"/>
        </w:rPr>
        <w:instrText xml:space="preserve"> ADDIN ZOTERO_ITEM CSL_CITATION {"citationID":"IzfTEiiv","properties":{"formattedCitation":"(\\uc0\\u216{}stby, u.\\uc0\\u229{}., 41)","plainCitation":"(Østby, u.å., 41)","noteIndex":0},"citationItems":[{"id":47,"uris":["http://zotero.org/users/9121053/items/87JGYMDP"],"uri":["http://zotero.org/users/9121053/items/87JGYMDP"],"itemData":{"id":47,"type":"article","title":"TK2100_00_Introduksjon.pdf","author":[{"family":"Østby","given":"Bengt"}]},"locator":"41","label":"page"}],"schema":"https://github.com/citation-style-language/schema/raw/master/csl-citation.json"} </w:instrText>
      </w:r>
      <w:r w:rsidR="00216D29" w:rsidRPr="001C4F85">
        <w:rPr>
          <w:rFonts w:cstheme="minorHAnsi"/>
          <w:sz w:val="24"/>
          <w:szCs w:val="24"/>
          <w:lang w:val="nb-NO"/>
        </w:rPr>
        <w:fldChar w:fldCharType="separate"/>
      </w:r>
      <w:r w:rsidR="00216D29" w:rsidRPr="001C4F85">
        <w:rPr>
          <w:rFonts w:cstheme="minorHAnsi"/>
          <w:sz w:val="24"/>
          <w:szCs w:val="24"/>
          <w:lang w:val="nb-NO"/>
        </w:rPr>
        <w:t>(Østby, u.å., 41)</w:t>
      </w:r>
      <w:r w:rsidR="00216D29" w:rsidRPr="001C4F85">
        <w:rPr>
          <w:rFonts w:cstheme="minorHAnsi"/>
          <w:sz w:val="24"/>
          <w:szCs w:val="24"/>
          <w:lang w:val="nb-NO"/>
        </w:rPr>
        <w:fldChar w:fldCharType="end"/>
      </w:r>
      <w:r w:rsidRPr="001C4F85">
        <w:rPr>
          <w:rFonts w:cstheme="minorHAnsi"/>
          <w:sz w:val="24"/>
          <w:szCs w:val="24"/>
          <w:lang w:val="nb-NO"/>
        </w:rPr>
        <w:t xml:space="preserve"> og andre begrep som A.A.A.; </w:t>
      </w:r>
      <w:proofErr w:type="spellStart"/>
      <w:r w:rsidRPr="001C4F85">
        <w:rPr>
          <w:rFonts w:cstheme="minorHAnsi"/>
          <w:sz w:val="24"/>
          <w:szCs w:val="24"/>
          <w:lang w:val="nb-NO"/>
        </w:rPr>
        <w:t>Assurance</w:t>
      </w:r>
      <w:proofErr w:type="spellEnd"/>
      <w:r w:rsidRPr="001C4F85">
        <w:rPr>
          <w:rFonts w:cstheme="minorHAnsi"/>
          <w:sz w:val="24"/>
          <w:szCs w:val="24"/>
          <w:lang w:val="nb-NO"/>
        </w:rPr>
        <w:t xml:space="preserve">, </w:t>
      </w:r>
      <w:proofErr w:type="spellStart"/>
      <w:r w:rsidRPr="001C4F85">
        <w:rPr>
          <w:rFonts w:cstheme="minorHAnsi"/>
          <w:sz w:val="24"/>
          <w:szCs w:val="24"/>
          <w:lang w:val="nb-NO"/>
        </w:rPr>
        <w:t>Authenticity</w:t>
      </w:r>
      <w:proofErr w:type="spellEnd"/>
      <w:r w:rsidRPr="001C4F85">
        <w:rPr>
          <w:rFonts w:cstheme="minorHAnsi"/>
          <w:sz w:val="24"/>
          <w:szCs w:val="24"/>
          <w:lang w:val="nb-NO"/>
        </w:rPr>
        <w:t xml:space="preserve"> og </w:t>
      </w:r>
      <w:proofErr w:type="spellStart"/>
      <w:r w:rsidRPr="001C4F85">
        <w:rPr>
          <w:rFonts w:cstheme="minorHAnsi"/>
          <w:sz w:val="24"/>
          <w:szCs w:val="24"/>
          <w:lang w:val="nb-NO"/>
        </w:rPr>
        <w:t>Anonymity</w:t>
      </w:r>
      <w:proofErr w:type="spellEnd"/>
      <w:r w:rsidRPr="001C4F85">
        <w:rPr>
          <w:rFonts w:cstheme="minorHAnsi"/>
          <w:sz w:val="24"/>
          <w:szCs w:val="24"/>
          <w:lang w:val="nb-NO"/>
        </w:rPr>
        <w:t xml:space="preserve">. Alt dette er prinsipper og modeller som bygger på informasjonssikkerhet som privatpersoner, bedrifter og større organisasjon som stater og militær bør følge.   </w:t>
      </w:r>
    </w:p>
    <w:p w14:paraId="60EA951E" w14:textId="77777777" w:rsidR="00D16F50" w:rsidRPr="001C4F85" w:rsidRDefault="00D16F50" w:rsidP="001C4F85">
      <w:pPr>
        <w:spacing w:line="240" w:lineRule="auto"/>
        <w:rPr>
          <w:rFonts w:cstheme="minorHAnsi"/>
          <w:sz w:val="24"/>
          <w:szCs w:val="24"/>
          <w:lang w:val="nb-NO"/>
        </w:rPr>
      </w:pPr>
      <w:r w:rsidRPr="001C4F85">
        <w:rPr>
          <w:rFonts w:cstheme="minorHAnsi"/>
          <w:sz w:val="24"/>
          <w:szCs w:val="24"/>
          <w:lang w:val="nb-NO"/>
        </w:rPr>
        <w:br w:type="page"/>
      </w:r>
    </w:p>
    <w:p w14:paraId="22679145" w14:textId="77777777" w:rsidR="00D16F50" w:rsidRPr="001C4F85" w:rsidRDefault="00D16F50" w:rsidP="001C4F85">
      <w:pPr>
        <w:spacing w:line="240" w:lineRule="auto"/>
        <w:rPr>
          <w:rFonts w:cstheme="minorHAnsi"/>
          <w:sz w:val="24"/>
          <w:szCs w:val="24"/>
          <w:lang w:val="nb-NO"/>
        </w:rPr>
      </w:pPr>
      <w:r w:rsidRPr="001C4F85">
        <w:rPr>
          <w:rFonts w:cstheme="minorHAnsi"/>
          <w:b/>
          <w:bCs/>
          <w:sz w:val="24"/>
          <w:szCs w:val="24"/>
          <w:lang w:val="nb-NO"/>
        </w:rPr>
        <w:lastRenderedPageBreak/>
        <w:t>Oppgave 2.</w:t>
      </w:r>
    </w:p>
    <w:p w14:paraId="7A3CBC2F" w14:textId="5EA7A4E1" w:rsidR="00D16F50" w:rsidRPr="001C4F85" w:rsidRDefault="00D16F50" w:rsidP="001C4F85">
      <w:pPr>
        <w:spacing w:line="240" w:lineRule="auto"/>
        <w:rPr>
          <w:rFonts w:cstheme="minorHAnsi"/>
          <w:sz w:val="24"/>
          <w:szCs w:val="24"/>
          <w:lang w:val="nb-NO"/>
        </w:rPr>
      </w:pPr>
      <w:r w:rsidRPr="001C4F85">
        <w:rPr>
          <w:rFonts w:cstheme="minorHAnsi"/>
          <w:sz w:val="24"/>
          <w:szCs w:val="24"/>
          <w:lang w:val="nb-NO"/>
        </w:rPr>
        <w:t>Din epostkonto er hacket og har havnet i verst</w:t>
      </w:r>
      <w:r w:rsidR="004F1E9A" w:rsidRPr="001C4F85">
        <w:rPr>
          <w:rFonts w:cstheme="minorHAnsi"/>
          <w:sz w:val="24"/>
          <w:szCs w:val="24"/>
          <w:lang w:val="nb-NO"/>
        </w:rPr>
        <w:t>e</w:t>
      </w:r>
      <w:r w:rsidRPr="001C4F85">
        <w:rPr>
          <w:rFonts w:cstheme="minorHAnsi"/>
          <w:sz w:val="24"/>
          <w:szCs w:val="24"/>
          <w:lang w:val="nb-NO"/>
        </w:rPr>
        <w:t xml:space="preserve"> sitasjon </w:t>
      </w:r>
      <w:r w:rsidR="004F1E9A" w:rsidRPr="001C4F85">
        <w:rPr>
          <w:rFonts w:cstheme="minorHAnsi"/>
          <w:sz w:val="24"/>
          <w:szCs w:val="24"/>
          <w:lang w:val="nb-NO"/>
        </w:rPr>
        <w:t>mulige</w:t>
      </w:r>
      <w:r w:rsidRPr="001C4F85">
        <w:rPr>
          <w:rFonts w:cstheme="minorHAnsi"/>
          <w:sz w:val="24"/>
          <w:szCs w:val="24"/>
          <w:lang w:val="nb-NO"/>
        </w:rPr>
        <w:t xml:space="preserve">. Uten å tenke over det så benyttes gjerne denne eposten til alt en gjør på internett i større grad. Sosiale medier, nyheter, underholdning, økonomi og profilkontoer som Microsoft eller Apple osv. </w:t>
      </w:r>
    </w:p>
    <w:p w14:paraId="070C5927" w14:textId="77777777" w:rsidR="00D16F50" w:rsidRPr="001C4F85" w:rsidRDefault="00D16F50" w:rsidP="001C4F85">
      <w:pPr>
        <w:spacing w:line="240" w:lineRule="auto"/>
        <w:rPr>
          <w:rFonts w:cstheme="minorHAnsi"/>
          <w:sz w:val="24"/>
          <w:szCs w:val="24"/>
          <w:lang w:val="nb-NO"/>
        </w:rPr>
      </w:pPr>
      <w:r w:rsidRPr="001C4F85">
        <w:rPr>
          <w:rFonts w:cstheme="minorHAnsi"/>
          <w:sz w:val="24"/>
          <w:szCs w:val="24"/>
          <w:lang w:val="nb-NO"/>
        </w:rPr>
        <w:t xml:space="preserve">Nå som all sosiale og økonomiske informasjon er tilgjengelig og kan nås meget enkelt for hackeren med å sende epost for a endre passord. Majoritetene av kontoer bruker epost som en løsning for å tilbakestille passord. Hackeren kan nå gå inn på siden man ønsker å endre passord på, med å sende epost til epostkonto. Dette skaper farlige senarioer hvor hacker kan stjele identitet og penger. </w:t>
      </w:r>
    </w:p>
    <w:p w14:paraId="7FC4ED3A" w14:textId="574D7EC3" w:rsidR="00D16F50" w:rsidRPr="001C4F85" w:rsidRDefault="00D16F50" w:rsidP="001C4F85">
      <w:pPr>
        <w:spacing w:line="240" w:lineRule="auto"/>
        <w:rPr>
          <w:rFonts w:cstheme="minorHAnsi"/>
          <w:sz w:val="24"/>
          <w:szCs w:val="24"/>
          <w:lang w:val="nb-NO"/>
        </w:rPr>
      </w:pPr>
      <w:r w:rsidRPr="001C4F85">
        <w:rPr>
          <w:rFonts w:cstheme="minorHAnsi"/>
          <w:sz w:val="24"/>
          <w:szCs w:val="24"/>
          <w:lang w:val="nb-NO"/>
        </w:rPr>
        <w:t xml:space="preserve">Fra dette punktet vill hacker prøve å finne informasjon som </w:t>
      </w:r>
      <w:r w:rsidR="008132FA" w:rsidRPr="001C4F85">
        <w:rPr>
          <w:rFonts w:cstheme="minorHAnsi"/>
          <w:sz w:val="24"/>
          <w:szCs w:val="24"/>
          <w:lang w:val="nb-NO"/>
        </w:rPr>
        <w:t xml:space="preserve">gjør det mulig for </w:t>
      </w:r>
      <w:r w:rsidRPr="001C4F85">
        <w:rPr>
          <w:rFonts w:cstheme="minorHAnsi"/>
          <w:sz w:val="24"/>
          <w:szCs w:val="24"/>
          <w:lang w:val="nb-NO"/>
        </w:rPr>
        <w:t>et ID-tyveri av offeret. Det trengs ikke mye mer enn fult navn, mobilnummer, fødselsnummer og bilde</w:t>
      </w:r>
      <w:r w:rsidR="008132FA" w:rsidRPr="001C4F85">
        <w:rPr>
          <w:rFonts w:cstheme="minorHAnsi"/>
          <w:sz w:val="24"/>
          <w:szCs w:val="24"/>
          <w:lang w:val="nb-NO"/>
        </w:rPr>
        <w:t>. F</w:t>
      </w:r>
      <w:r w:rsidRPr="001C4F85">
        <w:rPr>
          <w:rFonts w:cstheme="minorHAnsi"/>
          <w:sz w:val="24"/>
          <w:szCs w:val="24"/>
          <w:lang w:val="nb-NO"/>
        </w:rPr>
        <w:t>or muligheten for å skaffe falsk legitimasjon</w:t>
      </w:r>
      <w:r w:rsidR="008132FA" w:rsidRPr="001C4F85">
        <w:rPr>
          <w:rFonts w:cstheme="minorHAnsi"/>
          <w:sz w:val="24"/>
          <w:szCs w:val="24"/>
          <w:lang w:val="nb-NO"/>
        </w:rPr>
        <w:t xml:space="preserve"> e</w:t>
      </w:r>
      <w:r w:rsidRPr="001C4F85">
        <w:rPr>
          <w:rFonts w:cstheme="minorHAnsi"/>
          <w:sz w:val="24"/>
          <w:szCs w:val="24"/>
          <w:lang w:val="nb-NO"/>
        </w:rPr>
        <w:t xml:space="preserve">tterfulgt av opprettelser av nye kredittkort, mobilnummer, og annen form for kreditt. </w:t>
      </w:r>
    </w:p>
    <w:p w14:paraId="40CDD5E3" w14:textId="77777777" w:rsidR="00D16F50" w:rsidRPr="001C4F85" w:rsidRDefault="00D16F50" w:rsidP="001C4F85">
      <w:pPr>
        <w:spacing w:line="240" w:lineRule="auto"/>
        <w:rPr>
          <w:rFonts w:cstheme="minorHAnsi"/>
          <w:sz w:val="24"/>
          <w:szCs w:val="24"/>
          <w:lang w:val="nb-NO"/>
        </w:rPr>
      </w:pPr>
      <w:r w:rsidRPr="001C4F85">
        <w:rPr>
          <w:rFonts w:cstheme="minorHAnsi"/>
          <w:sz w:val="24"/>
          <w:szCs w:val="24"/>
          <w:lang w:val="nb-NO"/>
        </w:rPr>
        <w:t xml:space="preserve">I Norge er det meget vanlig å benytte seg av BankID som en offisiell metode å signere kontrakter og bevise sin identitet. Så det å skaffe seg kreditt uten dette er trolig ikke umulig uten BankID, men utfordrerne. Skulle BankID være ute på løpet så har nå gjerningspersonen full kontroll på ditt digitale fotspor på internett og full tilgang til å gjøre alt en kan med Norske tjenester. </w:t>
      </w:r>
    </w:p>
    <w:p w14:paraId="33933D35" w14:textId="710B23C3" w:rsidR="00D16F50" w:rsidRPr="001C4F85" w:rsidRDefault="00D16F50" w:rsidP="001C4F85">
      <w:pPr>
        <w:spacing w:line="240" w:lineRule="auto"/>
        <w:rPr>
          <w:rFonts w:cstheme="minorHAnsi"/>
          <w:sz w:val="24"/>
          <w:szCs w:val="24"/>
          <w:lang w:val="nb-NO"/>
        </w:rPr>
      </w:pPr>
      <w:r w:rsidRPr="001C4F85">
        <w:rPr>
          <w:rFonts w:cstheme="minorHAnsi"/>
          <w:sz w:val="24"/>
          <w:szCs w:val="24"/>
          <w:lang w:val="nb-NO"/>
        </w:rPr>
        <w:t xml:space="preserve">Hvorfor er det farlig å miste BankID? </w:t>
      </w:r>
      <w:r w:rsidR="00BD4DC2" w:rsidRPr="001C4F85">
        <w:rPr>
          <w:rFonts w:cstheme="minorHAnsi"/>
          <w:sz w:val="24"/>
          <w:szCs w:val="24"/>
          <w:lang w:val="nb-NO"/>
        </w:rPr>
        <w:t>Her er</w:t>
      </w:r>
      <w:r w:rsidRPr="001C4F85">
        <w:rPr>
          <w:rFonts w:cstheme="minorHAnsi"/>
          <w:sz w:val="24"/>
          <w:szCs w:val="24"/>
          <w:lang w:val="nb-NO"/>
        </w:rPr>
        <w:t xml:space="preserve"> BankID sin</w:t>
      </w:r>
      <w:r w:rsidR="00BD4DC2" w:rsidRPr="001C4F85">
        <w:rPr>
          <w:rFonts w:cstheme="minorHAnsi"/>
          <w:sz w:val="24"/>
          <w:szCs w:val="24"/>
          <w:lang w:val="nb-NO"/>
        </w:rPr>
        <w:t xml:space="preserve"> forklaring på</w:t>
      </w:r>
      <w:r w:rsidR="001357CB" w:rsidRPr="001C4F85">
        <w:rPr>
          <w:rFonts w:cstheme="minorHAnsi"/>
          <w:sz w:val="24"/>
          <w:szCs w:val="24"/>
          <w:lang w:val="nb-NO"/>
        </w:rPr>
        <w:t xml:space="preserve"> </w:t>
      </w:r>
      <w:r w:rsidR="00BD4DC2" w:rsidRPr="001C4F85">
        <w:rPr>
          <w:rFonts w:cstheme="minorHAnsi"/>
          <w:sz w:val="24"/>
          <w:szCs w:val="24"/>
          <w:lang w:val="nb-NO"/>
        </w:rPr>
        <w:t xml:space="preserve">elektronisk signering: </w:t>
      </w:r>
      <w:r w:rsidRPr="001C4F85">
        <w:rPr>
          <w:rFonts w:cstheme="minorHAnsi"/>
          <w:sz w:val="24"/>
          <w:szCs w:val="24"/>
          <w:lang w:val="nb-NO"/>
        </w:rPr>
        <w:br/>
        <w:t xml:space="preserve">«Hva menes med elektronisk signering?  Ved hjelp av din BankID kan du elektronisk signere avtaler, dokumenter, kontrakter og lignende. Denne signaturen er med noen få unntak (for eksempel testament) like juridisk bindende som en avtale signert med penn.» </w:t>
      </w:r>
      <w:r w:rsidRPr="001C4F85">
        <w:rPr>
          <w:rFonts w:cstheme="minorHAnsi"/>
          <w:sz w:val="24"/>
          <w:szCs w:val="24"/>
          <w:lang w:val="nb-NO"/>
        </w:rPr>
        <w:fldChar w:fldCharType="begin"/>
      </w:r>
      <w:r w:rsidRPr="001C4F85">
        <w:rPr>
          <w:rFonts w:cstheme="minorHAnsi"/>
          <w:sz w:val="24"/>
          <w:szCs w:val="24"/>
          <w:lang w:val="nb-NO"/>
        </w:rPr>
        <w:instrText xml:space="preserve"> ADDIN ZOTERO_ITEM CSL_CITATION {"citationID":"cPCbGIEY","properties":{"formattedCitation":"(\\uc0\\u171{}Ofte stilte sp\\uc0\\u248{}rsm\\uc0\\u229{}l - BankID\\uc0\\u187{} u.\\uc0\\u229{}., avsn. 17)","plainCitation":"(«Ofte stilte spørsmål - BankID» u.å., avsn. 17)","noteIndex":0},"citationItems":[{"id":59,"uris":["http://zotero.org/users/9121053/items/WEW4SRYE"],"uri":["http://zotero.org/users/9121053/items/WEW4SRYE"],"itemData":{"id":59,"type":"webpage","language":"no","title":"Ofte stilte spørsmål - BankID","URL":"https://www.bankid.no/privat/los-mitt-bankid-problem/ofte-stilte-sporsmal/","accessed":{"date-parts":[["2022",6,7]]}},"locator":"17","label":"paragraph"}],"schema":"https://github.com/citation-style-language/schema/raw/master/csl-citation.json"} </w:instrText>
      </w:r>
      <w:r w:rsidRPr="001C4F85">
        <w:rPr>
          <w:rFonts w:cstheme="minorHAnsi"/>
          <w:sz w:val="24"/>
          <w:szCs w:val="24"/>
          <w:lang w:val="nb-NO"/>
        </w:rPr>
        <w:fldChar w:fldCharType="separate"/>
      </w:r>
      <w:r w:rsidRPr="001C4F85">
        <w:rPr>
          <w:rFonts w:cstheme="minorHAnsi"/>
          <w:sz w:val="24"/>
          <w:szCs w:val="24"/>
          <w:lang w:val="nb-NO"/>
        </w:rPr>
        <w:t xml:space="preserve">(«Ofte stilte spørsmål - BankID» u.å., </w:t>
      </w:r>
      <w:proofErr w:type="spellStart"/>
      <w:r w:rsidRPr="001C4F85">
        <w:rPr>
          <w:rFonts w:cstheme="minorHAnsi"/>
          <w:sz w:val="24"/>
          <w:szCs w:val="24"/>
          <w:lang w:val="nb-NO"/>
        </w:rPr>
        <w:t>avsn</w:t>
      </w:r>
      <w:proofErr w:type="spellEnd"/>
      <w:r w:rsidRPr="001C4F85">
        <w:rPr>
          <w:rFonts w:cstheme="minorHAnsi"/>
          <w:sz w:val="24"/>
          <w:szCs w:val="24"/>
          <w:lang w:val="nb-NO"/>
        </w:rPr>
        <w:t>. 17)</w:t>
      </w:r>
      <w:r w:rsidRPr="001C4F85">
        <w:rPr>
          <w:rFonts w:cstheme="minorHAnsi"/>
          <w:sz w:val="24"/>
          <w:szCs w:val="24"/>
          <w:lang w:val="nb-NO"/>
        </w:rPr>
        <w:fldChar w:fldCharType="end"/>
      </w:r>
      <w:r w:rsidRPr="001C4F85">
        <w:rPr>
          <w:rFonts w:cstheme="minorHAnsi"/>
          <w:sz w:val="24"/>
          <w:szCs w:val="24"/>
          <w:lang w:val="nb-NO"/>
        </w:rPr>
        <w:t xml:space="preserve">. Ved en bindene kontrakt som dette er det meget </w:t>
      </w:r>
      <w:r w:rsidR="009B00C3" w:rsidRPr="001C4F85">
        <w:rPr>
          <w:rFonts w:cstheme="minorHAnsi"/>
          <w:sz w:val="24"/>
          <w:szCs w:val="24"/>
          <w:lang w:val="nb-NO"/>
        </w:rPr>
        <w:t>vanskelig</w:t>
      </w:r>
      <w:r w:rsidRPr="001C4F85">
        <w:rPr>
          <w:rFonts w:cstheme="minorHAnsi"/>
          <w:sz w:val="24"/>
          <w:szCs w:val="24"/>
          <w:lang w:val="nb-NO"/>
        </w:rPr>
        <w:t xml:space="preserve"> å komme seg ut av kreditt som er signert med BankID etter skaden er gjort. </w:t>
      </w:r>
    </w:p>
    <w:p w14:paraId="329FE8A1" w14:textId="4A3C97AC" w:rsidR="00D16F50" w:rsidRPr="001C4F85" w:rsidRDefault="00D16F50" w:rsidP="001C4F85">
      <w:pPr>
        <w:spacing w:line="240" w:lineRule="auto"/>
        <w:rPr>
          <w:rFonts w:cstheme="minorHAnsi"/>
          <w:sz w:val="24"/>
          <w:szCs w:val="24"/>
          <w:lang w:val="nb-NO"/>
        </w:rPr>
      </w:pPr>
      <w:r w:rsidRPr="001C4F85">
        <w:rPr>
          <w:rFonts w:cstheme="minorHAnsi"/>
          <w:sz w:val="24"/>
          <w:szCs w:val="24"/>
          <w:lang w:val="nb-NO"/>
        </w:rPr>
        <w:t>Hvordan kan vi forebygge at noe så trasig og farlige kan hende? Vi kan først starte med passord. Passord lekkasjer skjer støtt og stadig og er primærkilden for at noen kommer seg in på dine kontoer. Ved å benytte seg av flere passord på de forskjellige stedene man er påkoblet.</w:t>
      </w:r>
      <w:r w:rsidR="00445341" w:rsidRPr="001C4F85">
        <w:rPr>
          <w:rFonts w:cstheme="minorHAnsi"/>
          <w:sz w:val="24"/>
          <w:szCs w:val="24"/>
          <w:lang w:val="nb-NO"/>
        </w:rPr>
        <w:t xml:space="preserve"> Redusere man </w:t>
      </w:r>
      <w:r w:rsidR="00C8683D" w:rsidRPr="001C4F85">
        <w:rPr>
          <w:rFonts w:cstheme="minorHAnsi"/>
          <w:sz w:val="24"/>
          <w:szCs w:val="24"/>
          <w:lang w:val="nb-NO"/>
        </w:rPr>
        <w:t xml:space="preserve">til et domene hvor skaden kan skje og ikke hele </w:t>
      </w:r>
      <w:r w:rsidR="00B30734" w:rsidRPr="001C4F85">
        <w:rPr>
          <w:rFonts w:cstheme="minorHAnsi"/>
          <w:sz w:val="24"/>
          <w:szCs w:val="24"/>
          <w:lang w:val="nb-NO"/>
        </w:rPr>
        <w:t>digitale fotspor</w:t>
      </w:r>
      <w:r w:rsidR="00960CE6" w:rsidRPr="001C4F85">
        <w:rPr>
          <w:rFonts w:cstheme="minorHAnsi"/>
          <w:sz w:val="24"/>
          <w:szCs w:val="24"/>
          <w:lang w:val="nb-NO"/>
        </w:rPr>
        <w:t xml:space="preserve">. </w:t>
      </w:r>
      <w:r w:rsidRPr="001C4F85">
        <w:rPr>
          <w:rFonts w:cstheme="minorHAnsi"/>
          <w:sz w:val="24"/>
          <w:szCs w:val="24"/>
          <w:lang w:val="nb-NO"/>
        </w:rPr>
        <w:t xml:space="preserve">Det aller viktigste er at passord benyttet til epostkontoen din er unikt og sikkert. </w:t>
      </w:r>
    </w:p>
    <w:p w14:paraId="3BAC422E" w14:textId="4478143E" w:rsidR="00D16F50" w:rsidRPr="001C4F85" w:rsidRDefault="00D16F50" w:rsidP="001C4F85">
      <w:pPr>
        <w:spacing w:line="240" w:lineRule="auto"/>
        <w:rPr>
          <w:rStyle w:val="q4iawc"/>
          <w:rFonts w:cstheme="minorHAnsi"/>
          <w:sz w:val="24"/>
          <w:szCs w:val="24"/>
          <w:lang w:val="nb-NO"/>
        </w:rPr>
      </w:pPr>
      <w:r w:rsidRPr="001C4F85">
        <w:rPr>
          <w:rFonts w:cstheme="minorHAnsi"/>
          <w:sz w:val="24"/>
          <w:szCs w:val="24"/>
          <w:lang w:val="nb-NO"/>
        </w:rPr>
        <w:t xml:space="preserve">Det andre er å benytte flere epostkontoer til forskjellige nivå av betydning. En sosial media konto har ikke samme vekt i verdi som din bankkonto. Ved å benytte et </w:t>
      </w:r>
      <w:r w:rsidRPr="001C4F85">
        <w:rPr>
          <w:rStyle w:val="q4iawc"/>
          <w:rFonts w:cstheme="minorHAnsi"/>
          <w:sz w:val="24"/>
          <w:szCs w:val="24"/>
          <w:lang w:val="nb-NO"/>
        </w:rPr>
        <w:t>hierarki</w:t>
      </w:r>
      <w:r w:rsidR="009F41D5" w:rsidRPr="001C4F85">
        <w:rPr>
          <w:rStyle w:val="q4iawc"/>
          <w:rFonts w:cstheme="minorHAnsi"/>
          <w:sz w:val="24"/>
          <w:szCs w:val="24"/>
          <w:lang w:val="nb-NO"/>
        </w:rPr>
        <w:t xml:space="preserve"> av epostkontoer kan man gjøre seg mer sikk</w:t>
      </w:r>
      <w:r w:rsidR="0007006A" w:rsidRPr="001C4F85">
        <w:rPr>
          <w:rStyle w:val="q4iawc"/>
          <w:rFonts w:cstheme="minorHAnsi"/>
          <w:sz w:val="24"/>
          <w:szCs w:val="24"/>
          <w:lang w:val="nb-NO"/>
        </w:rPr>
        <w:t xml:space="preserve">er for </w:t>
      </w:r>
      <w:r w:rsidR="002C07A6" w:rsidRPr="001C4F85">
        <w:rPr>
          <w:rStyle w:val="q4iawc"/>
          <w:rFonts w:cstheme="minorHAnsi"/>
          <w:sz w:val="24"/>
          <w:szCs w:val="24"/>
          <w:lang w:val="nb-NO"/>
        </w:rPr>
        <w:t>passord lekkasje</w:t>
      </w:r>
      <w:r w:rsidR="008504C8" w:rsidRPr="001C4F85">
        <w:rPr>
          <w:rStyle w:val="q4iawc"/>
          <w:rFonts w:cstheme="minorHAnsi"/>
          <w:sz w:val="24"/>
          <w:szCs w:val="24"/>
          <w:lang w:val="nb-NO"/>
        </w:rPr>
        <w:t>.</w:t>
      </w:r>
      <w:r w:rsidR="0044371E" w:rsidRPr="001C4F85">
        <w:rPr>
          <w:rStyle w:val="q4iawc"/>
          <w:rFonts w:cstheme="minorHAnsi"/>
          <w:sz w:val="24"/>
          <w:szCs w:val="24"/>
          <w:lang w:val="nb-NO"/>
        </w:rPr>
        <w:t xml:space="preserve"> Siden majoriteten av kontoer benytter epost som brukernavn gir dette samme effekt som flere passord på forskjellige tjenester. Man deler opp </w:t>
      </w:r>
      <w:r w:rsidR="00BF56E4" w:rsidRPr="001C4F85">
        <w:rPr>
          <w:rStyle w:val="q4iawc"/>
          <w:rFonts w:cstheme="minorHAnsi"/>
          <w:sz w:val="24"/>
          <w:szCs w:val="24"/>
          <w:lang w:val="nb-NO"/>
        </w:rPr>
        <w:t>fotsporet til epost domener som innad har passord domener.</w:t>
      </w:r>
    </w:p>
    <w:p w14:paraId="129C6F18" w14:textId="00AFBA1C" w:rsidR="000F1932" w:rsidRDefault="000F1932" w:rsidP="001C4F85">
      <w:pPr>
        <w:spacing w:line="240" w:lineRule="auto"/>
        <w:rPr>
          <w:rStyle w:val="q4iawc"/>
          <w:rFonts w:cstheme="minorHAnsi"/>
          <w:sz w:val="24"/>
          <w:szCs w:val="24"/>
          <w:lang w:val="nb-NO"/>
        </w:rPr>
      </w:pPr>
      <w:r w:rsidRPr="001C4F85">
        <w:rPr>
          <w:rStyle w:val="q4iawc"/>
          <w:rFonts w:cstheme="minorHAnsi"/>
          <w:sz w:val="24"/>
          <w:szCs w:val="24"/>
          <w:lang w:val="nb-NO"/>
        </w:rPr>
        <w:t xml:space="preserve">Det siste en burde gjøre er å sette opp to-faktorisering på alle kontoer som benyttes. Det betyr at kun brukernavn </w:t>
      </w:r>
      <w:r w:rsidR="00BB12C7" w:rsidRPr="001C4F85">
        <w:rPr>
          <w:rStyle w:val="q4iawc"/>
          <w:rFonts w:cstheme="minorHAnsi"/>
          <w:sz w:val="24"/>
          <w:szCs w:val="24"/>
          <w:lang w:val="nb-NO"/>
        </w:rPr>
        <w:t xml:space="preserve">og passord er ikke nok for </w:t>
      </w:r>
      <w:r w:rsidR="00B00380" w:rsidRPr="001C4F85">
        <w:rPr>
          <w:rStyle w:val="q4iawc"/>
          <w:rFonts w:cstheme="minorHAnsi"/>
          <w:sz w:val="24"/>
          <w:szCs w:val="24"/>
          <w:lang w:val="nb-NO"/>
        </w:rPr>
        <w:t>pålogging,</w:t>
      </w:r>
      <w:r w:rsidR="00BB12C7" w:rsidRPr="001C4F85">
        <w:rPr>
          <w:rStyle w:val="q4iawc"/>
          <w:rFonts w:cstheme="minorHAnsi"/>
          <w:sz w:val="24"/>
          <w:szCs w:val="24"/>
          <w:lang w:val="nb-NO"/>
        </w:rPr>
        <w:t xml:space="preserve"> men en verifisering fra en </w:t>
      </w:r>
      <w:r w:rsidR="00B00380" w:rsidRPr="001C4F85">
        <w:rPr>
          <w:rStyle w:val="q4iawc"/>
          <w:rFonts w:cstheme="minorHAnsi"/>
          <w:sz w:val="24"/>
          <w:szCs w:val="24"/>
          <w:lang w:val="nb-NO"/>
        </w:rPr>
        <w:t>tredjepart</w:t>
      </w:r>
      <w:r w:rsidR="00BB12C7" w:rsidRPr="001C4F85">
        <w:rPr>
          <w:rStyle w:val="q4iawc"/>
          <w:rFonts w:cstheme="minorHAnsi"/>
          <w:sz w:val="24"/>
          <w:szCs w:val="24"/>
          <w:lang w:val="nb-NO"/>
        </w:rPr>
        <w:t xml:space="preserve"> må benyttes, oftest epost. </w:t>
      </w:r>
      <w:r w:rsidR="00CC4375" w:rsidRPr="001C4F85">
        <w:rPr>
          <w:rStyle w:val="q4iawc"/>
          <w:rFonts w:cstheme="minorHAnsi"/>
          <w:sz w:val="24"/>
          <w:szCs w:val="24"/>
          <w:lang w:val="nb-NO"/>
        </w:rPr>
        <w:t xml:space="preserve">Fra </w:t>
      </w:r>
      <w:r w:rsidR="00B00380" w:rsidRPr="001C4F85">
        <w:rPr>
          <w:rStyle w:val="q4iawc"/>
          <w:rFonts w:cstheme="minorHAnsi"/>
          <w:sz w:val="24"/>
          <w:szCs w:val="24"/>
          <w:lang w:val="nb-NO"/>
        </w:rPr>
        <w:t>mine erfaringer</w:t>
      </w:r>
      <w:r w:rsidR="00CC4375" w:rsidRPr="001C4F85">
        <w:rPr>
          <w:rStyle w:val="q4iawc"/>
          <w:rFonts w:cstheme="minorHAnsi"/>
          <w:sz w:val="24"/>
          <w:szCs w:val="24"/>
          <w:lang w:val="nb-NO"/>
        </w:rPr>
        <w:t xml:space="preserve"> på internett er ikke alle som støtter det, men å slå av epost og kun benytte SMS og/eller </w:t>
      </w:r>
      <w:r w:rsidR="00B00380" w:rsidRPr="001C4F85">
        <w:rPr>
          <w:rStyle w:val="q4iawc"/>
          <w:rFonts w:cstheme="minorHAnsi"/>
          <w:sz w:val="24"/>
          <w:szCs w:val="24"/>
          <w:lang w:val="nb-NO"/>
        </w:rPr>
        <w:t xml:space="preserve">autoriserings applikasjoner på mobil tryggest. </w:t>
      </w:r>
    </w:p>
    <w:p w14:paraId="478E1056" w14:textId="77777777" w:rsidR="00057D9E" w:rsidRDefault="00057D9E" w:rsidP="001C4F85">
      <w:pPr>
        <w:spacing w:line="240" w:lineRule="auto"/>
        <w:rPr>
          <w:rStyle w:val="q4iawc"/>
          <w:rFonts w:cstheme="minorHAnsi"/>
          <w:sz w:val="24"/>
          <w:szCs w:val="24"/>
          <w:lang w:val="nb-NO"/>
        </w:rPr>
      </w:pPr>
    </w:p>
    <w:p w14:paraId="44A45DE1" w14:textId="77777777" w:rsidR="00057D9E" w:rsidRPr="001C4F85" w:rsidRDefault="00057D9E" w:rsidP="001C4F85">
      <w:pPr>
        <w:spacing w:line="240" w:lineRule="auto"/>
        <w:rPr>
          <w:rStyle w:val="q4iawc"/>
          <w:rFonts w:cstheme="minorHAnsi"/>
          <w:sz w:val="24"/>
          <w:szCs w:val="24"/>
          <w:lang w:val="nb-NO"/>
        </w:rPr>
      </w:pPr>
    </w:p>
    <w:p w14:paraId="7E4CF014" w14:textId="784D475F" w:rsidR="00384052" w:rsidRPr="001C4F85" w:rsidRDefault="0095642F" w:rsidP="001C4F85">
      <w:pPr>
        <w:spacing w:line="240" w:lineRule="auto"/>
        <w:rPr>
          <w:rStyle w:val="q4iawc"/>
          <w:rFonts w:cstheme="minorHAnsi"/>
          <w:sz w:val="24"/>
          <w:szCs w:val="24"/>
          <w:lang w:val="nb-NO"/>
        </w:rPr>
      </w:pPr>
      <w:r w:rsidRPr="001C4F85">
        <w:rPr>
          <w:rStyle w:val="q4iawc"/>
          <w:rFonts w:cstheme="minorHAnsi"/>
          <w:b/>
          <w:bCs/>
          <w:sz w:val="24"/>
          <w:szCs w:val="24"/>
          <w:lang w:val="nb-NO"/>
        </w:rPr>
        <w:lastRenderedPageBreak/>
        <w:t>Oppgave 3.</w:t>
      </w:r>
    </w:p>
    <w:p w14:paraId="7882FB04" w14:textId="5B1A132B" w:rsidR="0095642F" w:rsidRPr="001C4F85" w:rsidRDefault="006D381B" w:rsidP="001C4F85">
      <w:pPr>
        <w:spacing w:line="240" w:lineRule="auto"/>
        <w:rPr>
          <w:rStyle w:val="q4iawc"/>
          <w:rFonts w:cstheme="minorHAnsi"/>
          <w:sz w:val="24"/>
          <w:szCs w:val="24"/>
          <w:lang w:val="nb-NO"/>
        </w:rPr>
      </w:pPr>
      <w:r w:rsidRPr="001C4F85">
        <w:rPr>
          <w:rStyle w:val="q4iawc"/>
          <w:rFonts w:cstheme="minorHAnsi"/>
          <w:sz w:val="24"/>
          <w:szCs w:val="24"/>
          <w:lang w:val="nb-NO"/>
        </w:rPr>
        <w:t xml:space="preserve">Som nevnt i oppgaven så deler man opp </w:t>
      </w:r>
      <w:r w:rsidR="008B7B2E" w:rsidRPr="001C4F85">
        <w:rPr>
          <w:rStyle w:val="q4iawc"/>
          <w:rFonts w:cstheme="minorHAnsi"/>
          <w:sz w:val="24"/>
          <w:szCs w:val="24"/>
          <w:lang w:val="nb-NO"/>
        </w:rPr>
        <w:t>skadevare opp i forskjellige egenskaper</w:t>
      </w:r>
      <w:r w:rsidR="00293E82" w:rsidRPr="001C4F85">
        <w:rPr>
          <w:rStyle w:val="q4iawc"/>
          <w:rFonts w:cstheme="minorHAnsi"/>
          <w:sz w:val="24"/>
          <w:szCs w:val="24"/>
          <w:lang w:val="nb-NO"/>
        </w:rPr>
        <w:t>, men hva innebære i de forskjellige kategoriene</w:t>
      </w:r>
      <w:r w:rsidR="004E6F88" w:rsidRPr="001C4F85">
        <w:rPr>
          <w:rStyle w:val="q4iawc"/>
          <w:rFonts w:cstheme="minorHAnsi"/>
          <w:sz w:val="24"/>
          <w:szCs w:val="24"/>
          <w:lang w:val="nb-NO"/>
        </w:rPr>
        <w:t xml:space="preserve"> </w:t>
      </w:r>
      <w:r w:rsidR="0069329E" w:rsidRPr="001C4F85">
        <w:rPr>
          <w:rStyle w:val="q4iawc"/>
          <w:rFonts w:cstheme="minorHAnsi"/>
          <w:sz w:val="24"/>
          <w:szCs w:val="24"/>
          <w:lang w:val="nb-NO"/>
        </w:rPr>
        <w:fldChar w:fldCharType="begin"/>
      </w:r>
      <w:r w:rsidR="0069329E" w:rsidRPr="001C4F85">
        <w:rPr>
          <w:rStyle w:val="q4iawc"/>
          <w:rFonts w:cstheme="minorHAnsi"/>
          <w:sz w:val="24"/>
          <w:szCs w:val="24"/>
          <w:lang w:val="nb-NO"/>
        </w:rPr>
        <w:instrText xml:space="preserve"> ADDIN ZOTERO_ITEM CSL_CITATION {"citationID":"IFoxqg8g","properties":{"formattedCitation":"(\\uc0\\u216{}stby, u.\\uc0\\u229{}., 5)","plainCitation":"(Østby, u.å., 5)","noteIndex":0},"citationItems":[{"id":61,"uris":["http://zotero.org/users/9121053/items/FDM3ZKX7"],"uri":["http://zotero.org/users/9121053/items/FDM3ZKX7"],"itemData":{"id":61,"type":"article","title":"TK2100_03_Malware.pdf","author":[{"family":"Østby","given":"Bengt"}]},"locator":"5","label":"page"}],"schema":"https://github.com/citation-style-language/schema/raw/master/csl-citation.json"} </w:instrText>
      </w:r>
      <w:r w:rsidR="0069329E" w:rsidRPr="001C4F85">
        <w:rPr>
          <w:rStyle w:val="q4iawc"/>
          <w:rFonts w:cstheme="minorHAnsi"/>
          <w:sz w:val="24"/>
          <w:szCs w:val="24"/>
          <w:lang w:val="nb-NO"/>
        </w:rPr>
        <w:fldChar w:fldCharType="separate"/>
      </w:r>
      <w:r w:rsidR="0069329E" w:rsidRPr="001C4F85">
        <w:rPr>
          <w:rFonts w:cstheme="minorHAnsi"/>
          <w:sz w:val="24"/>
          <w:szCs w:val="24"/>
        </w:rPr>
        <w:t xml:space="preserve">(Østby, </w:t>
      </w:r>
      <w:proofErr w:type="spellStart"/>
      <w:r w:rsidR="0069329E" w:rsidRPr="001C4F85">
        <w:rPr>
          <w:rFonts w:cstheme="minorHAnsi"/>
          <w:sz w:val="24"/>
          <w:szCs w:val="24"/>
        </w:rPr>
        <w:t>u.å</w:t>
      </w:r>
      <w:proofErr w:type="spellEnd"/>
      <w:r w:rsidR="0069329E" w:rsidRPr="001C4F85">
        <w:rPr>
          <w:rFonts w:cstheme="minorHAnsi"/>
          <w:sz w:val="24"/>
          <w:szCs w:val="24"/>
        </w:rPr>
        <w:t>., 5)</w:t>
      </w:r>
      <w:r w:rsidR="0069329E" w:rsidRPr="001C4F85">
        <w:rPr>
          <w:rStyle w:val="q4iawc"/>
          <w:rFonts w:cstheme="minorHAnsi"/>
          <w:sz w:val="24"/>
          <w:szCs w:val="24"/>
          <w:lang w:val="nb-NO"/>
        </w:rPr>
        <w:fldChar w:fldCharType="end"/>
      </w:r>
      <w:r w:rsidR="00293E82" w:rsidRPr="001C4F85">
        <w:rPr>
          <w:rStyle w:val="q4iawc"/>
          <w:rFonts w:cstheme="minorHAnsi"/>
          <w:sz w:val="24"/>
          <w:szCs w:val="24"/>
          <w:lang w:val="nb-NO"/>
        </w:rPr>
        <w:t>.</w:t>
      </w:r>
    </w:p>
    <w:p w14:paraId="10CE08C0" w14:textId="794331AB" w:rsidR="00253EF5" w:rsidRPr="001C4F85" w:rsidRDefault="00764699" w:rsidP="001C4F85">
      <w:pPr>
        <w:spacing w:line="240" w:lineRule="auto"/>
        <w:rPr>
          <w:rFonts w:cstheme="minorHAnsi"/>
          <w:sz w:val="24"/>
          <w:szCs w:val="24"/>
          <w:lang w:val="nb-NO"/>
        </w:rPr>
      </w:pPr>
      <w:r w:rsidRPr="001C4F85">
        <w:rPr>
          <w:rStyle w:val="q4iawc"/>
          <w:rFonts w:cstheme="minorHAnsi"/>
          <w:sz w:val="24"/>
          <w:szCs w:val="24"/>
          <w:lang w:val="nb-NO"/>
        </w:rPr>
        <w:t>Spredning:</w:t>
      </w:r>
      <w:r w:rsidRPr="001C4F85">
        <w:rPr>
          <w:rStyle w:val="q4iawc"/>
          <w:rFonts w:cstheme="minorHAnsi"/>
          <w:sz w:val="24"/>
          <w:szCs w:val="24"/>
          <w:lang w:val="nb-NO"/>
        </w:rPr>
        <w:br/>
        <w:t xml:space="preserve">- </w:t>
      </w:r>
      <w:r w:rsidRPr="001C4F85">
        <w:rPr>
          <w:rStyle w:val="q4iawc"/>
          <w:rFonts w:cstheme="minorHAnsi"/>
          <w:b/>
          <w:bCs/>
          <w:sz w:val="24"/>
          <w:szCs w:val="24"/>
          <w:lang w:val="nb-NO"/>
        </w:rPr>
        <w:t>Virus:</w:t>
      </w:r>
      <w:r w:rsidRPr="001C4F85">
        <w:rPr>
          <w:rStyle w:val="q4iawc"/>
          <w:rFonts w:cstheme="minorHAnsi"/>
          <w:sz w:val="24"/>
          <w:szCs w:val="24"/>
          <w:lang w:val="nb-NO"/>
        </w:rPr>
        <w:t xml:space="preserve"> </w:t>
      </w:r>
      <w:r w:rsidR="00C7071A" w:rsidRPr="001C4F85">
        <w:rPr>
          <w:rStyle w:val="q4iawc"/>
          <w:rFonts w:cstheme="minorHAnsi"/>
          <w:sz w:val="24"/>
          <w:szCs w:val="24"/>
          <w:lang w:val="nb-NO"/>
        </w:rPr>
        <w:t xml:space="preserve">Som et biologisk virus er den avhengig av </w:t>
      </w:r>
      <w:r w:rsidR="00F11332" w:rsidRPr="001C4F85">
        <w:rPr>
          <w:rStyle w:val="q4iawc"/>
          <w:rFonts w:cstheme="minorHAnsi"/>
          <w:sz w:val="24"/>
          <w:szCs w:val="24"/>
          <w:lang w:val="nb-NO"/>
        </w:rPr>
        <w:t>en eksisterende programvare</w:t>
      </w:r>
      <w:r w:rsidR="00C7071A" w:rsidRPr="001C4F85">
        <w:rPr>
          <w:rStyle w:val="q4iawc"/>
          <w:rFonts w:cstheme="minorHAnsi"/>
          <w:sz w:val="24"/>
          <w:szCs w:val="24"/>
          <w:lang w:val="nb-NO"/>
        </w:rPr>
        <w:t xml:space="preserve"> (</w:t>
      </w:r>
      <w:r w:rsidR="00F11332" w:rsidRPr="001C4F85">
        <w:rPr>
          <w:rStyle w:val="q4iawc"/>
          <w:rFonts w:cstheme="minorHAnsi"/>
          <w:sz w:val="24"/>
          <w:szCs w:val="24"/>
          <w:lang w:val="nb-NO"/>
        </w:rPr>
        <w:t>verts</w:t>
      </w:r>
      <w:r w:rsidR="00C7071A" w:rsidRPr="001C4F85">
        <w:rPr>
          <w:rStyle w:val="q4iawc"/>
          <w:rFonts w:cstheme="minorHAnsi"/>
          <w:sz w:val="24"/>
          <w:szCs w:val="24"/>
          <w:lang w:val="nb-NO"/>
        </w:rPr>
        <w:t xml:space="preserve">program) </w:t>
      </w:r>
      <w:r w:rsidR="00F11332" w:rsidRPr="001C4F85">
        <w:rPr>
          <w:rStyle w:val="q4iawc"/>
          <w:rFonts w:cstheme="minorHAnsi"/>
          <w:sz w:val="24"/>
          <w:szCs w:val="24"/>
          <w:lang w:val="nb-NO"/>
        </w:rPr>
        <w:t xml:space="preserve">å infisere og spre seg til andre maskiner og systemer på. </w:t>
      </w:r>
      <w:r w:rsidR="00F11332" w:rsidRPr="001C4F85">
        <w:rPr>
          <w:rStyle w:val="q4iawc"/>
          <w:rFonts w:cstheme="minorHAnsi"/>
          <w:sz w:val="24"/>
          <w:szCs w:val="24"/>
          <w:lang w:val="nb-NO"/>
        </w:rPr>
        <w:br/>
        <w:t xml:space="preserve">- </w:t>
      </w:r>
      <w:r w:rsidR="00F11332" w:rsidRPr="001C4F85">
        <w:rPr>
          <w:rStyle w:val="q4iawc"/>
          <w:rFonts w:cstheme="minorHAnsi"/>
          <w:b/>
          <w:bCs/>
          <w:sz w:val="24"/>
          <w:szCs w:val="24"/>
          <w:lang w:val="nb-NO"/>
        </w:rPr>
        <w:t>Orm:</w:t>
      </w:r>
      <w:r w:rsidR="00F11332" w:rsidRPr="001C4F85">
        <w:rPr>
          <w:rFonts w:cstheme="minorHAnsi"/>
          <w:sz w:val="24"/>
          <w:szCs w:val="24"/>
          <w:lang w:val="nb-NO"/>
        </w:rPr>
        <w:t xml:space="preserve"> </w:t>
      </w:r>
      <w:r w:rsidR="003E2D8A" w:rsidRPr="001C4F85">
        <w:rPr>
          <w:rFonts w:cstheme="minorHAnsi"/>
          <w:sz w:val="24"/>
          <w:szCs w:val="24"/>
          <w:lang w:val="nb-NO"/>
        </w:rPr>
        <w:t xml:space="preserve">Selvstendig </w:t>
      </w:r>
      <w:r w:rsidR="00DD758B" w:rsidRPr="001C4F85">
        <w:rPr>
          <w:rFonts w:cstheme="minorHAnsi"/>
          <w:sz w:val="24"/>
          <w:szCs w:val="24"/>
          <w:lang w:val="nb-NO"/>
        </w:rPr>
        <w:t xml:space="preserve">programvare som kan gjør hele livssirkelen som et selvstendig program </w:t>
      </w:r>
      <w:r w:rsidR="003811A1" w:rsidRPr="001C4F85">
        <w:rPr>
          <w:rFonts w:cstheme="minorHAnsi"/>
          <w:sz w:val="24"/>
          <w:szCs w:val="24"/>
          <w:lang w:val="nb-NO"/>
        </w:rPr>
        <w:t xml:space="preserve">og sprer seg selv </w:t>
      </w:r>
      <w:r w:rsidR="0002221C" w:rsidRPr="001C4F85">
        <w:rPr>
          <w:rFonts w:cstheme="minorHAnsi"/>
          <w:sz w:val="24"/>
          <w:szCs w:val="24"/>
          <w:lang w:val="nb-NO"/>
        </w:rPr>
        <w:t xml:space="preserve">oftest igjennom nettverk og benytter </w:t>
      </w:r>
      <w:r w:rsidR="00253EF5" w:rsidRPr="001C4F85">
        <w:rPr>
          <w:rFonts w:cstheme="minorHAnsi"/>
          <w:sz w:val="24"/>
          <w:szCs w:val="24"/>
          <w:lang w:val="nb-NO"/>
        </w:rPr>
        <w:t>sikkerhetsfeil for å gjøre dette.</w:t>
      </w:r>
    </w:p>
    <w:p w14:paraId="39C562F3" w14:textId="0C02D722" w:rsidR="00253EF5" w:rsidRPr="001C4F85" w:rsidRDefault="00253EF5" w:rsidP="001C4F85">
      <w:pPr>
        <w:spacing w:line="240" w:lineRule="auto"/>
        <w:rPr>
          <w:rFonts w:cstheme="minorHAnsi"/>
          <w:sz w:val="24"/>
          <w:szCs w:val="24"/>
          <w:lang w:val="nb-NO"/>
        </w:rPr>
      </w:pPr>
      <w:r w:rsidRPr="001C4F85">
        <w:rPr>
          <w:rFonts w:cstheme="minorHAnsi"/>
          <w:sz w:val="24"/>
          <w:szCs w:val="24"/>
          <w:lang w:val="nb-NO"/>
        </w:rPr>
        <w:t xml:space="preserve">Skjuling: </w:t>
      </w:r>
      <w:r w:rsidRPr="001C4F85">
        <w:rPr>
          <w:rFonts w:cstheme="minorHAnsi"/>
          <w:sz w:val="24"/>
          <w:szCs w:val="24"/>
          <w:lang w:val="nb-NO"/>
        </w:rPr>
        <w:br/>
        <w:t xml:space="preserve">- </w:t>
      </w:r>
      <w:r w:rsidRPr="001C4F85">
        <w:rPr>
          <w:rFonts w:cstheme="minorHAnsi"/>
          <w:b/>
          <w:bCs/>
          <w:sz w:val="24"/>
          <w:szCs w:val="24"/>
          <w:lang w:val="nb-NO"/>
        </w:rPr>
        <w:t>Rootkit:</w:t>
      </w:r>
      <w:r w:rsidR="00592DBB" w:rsidRPr="001C4F85">
        <w:rPr>
          <w:rFonts w:cstheme="minorHAnsi"/>
          <w:sz w:val="24"/>
          <w:szCs w:val="24"/>
          <w:lang w:val="nb-NO"/>
        </w:rPr>
        <w:t xml:space="preserve"> Endrer OS</w:t>
      </w:r>
      <w:r w:rsidR="007D44AF" w:rsidRPr="001C4F85">
        <w:rPr>
          <w:rFonts w:cstheme="minorHAnsi"/>
          <w:sz w:val="24"/>
          <w:szCs w:val="24"/>
          <w:lang w:val="nb-NO"/>
        </w:rPr>
        <w:t xml:space="preserve">, lagrer og viser </w:t>
      </w:r>
      <w:r w:rsidR="00CC2E3A" w:rsidRPr="001C4F85">
        <w:rPr>
          <w:rFonts w:cstheme="minorHAnsi"/>
          <w:sz w:val="24"/>
          <w:szCs w:val="24"/>
          <w:lang w:val="nb-NO"/>
        </w:rPr>
        <w:t xml:space="preserve">endret informasjon for dekke sitt tilstedevære. </w:t>
      </w:r>
      <w:r w:rsidR="00CC2E3A" w:rsidRPr="001C4F85">
        <w:rPr>
          <w:rFonts w:cstheme="minorHAnsi"/>
          <w:sz w:val="24"/>
          <w:szCs w:val="24"/>
          <w:lang w:val="nb-NO"/>
        </w:rPr>
        <w:br/>
        <w:t xml:space="preserve">- </w:t>
      </w:r>
      <w:r w:rsidR="00CC2E3A" w:rsidRPr="001C4F85">
        <w:rPr>
          <w:rFonts w:cstheme="minorHAnsi"/>
          <w:b/>
          <w:bCs/>
          <w:sz w:val="24"/>
          <w:szCs w:val="24"/>
          <w:lang w:val="nb-NO"/>
        </w:rPr>
        <w:t>Trojaner:</w:t>
      </w:r>
      <w:r w:rsidR="00CC2E3A" w:rsidRPr="001C4F85">
        <w:rPr>
          <w:rFonts w:cstheme="minorHAnsi"/>
          <w:sz w:val="24"/>
          <w:szCs w:val="24"/>
          <w:lang w:val="nb-NO"/>
        </w:rPr>
        <w:t xml:space="preserve"> </w:t>
      </w:r>
      <w:r w:rsidR="00706C75" w:rsidRPr="001C4F85">
        <w:rPr>
          <w:rFonts w:cstheme="minorHAnsi"/>
          <w:sz w:val="24"/>
          <w:szCs w:val="24"/>
          <w:lang w:val="nb-NO"/>
        </w:rPr>
        <w:t>Et nytteprogram</w:t>
      </w:r>
      <w:r w:rsidR="00B4564D" w:rsidRPr="001C4F85">
        <w:rPr>
          <w:rFonts w:cstheme="minorHAnsi"/>
          <w:sz w:val="24"/>
          <w:szCs w:val="24"/>
          <w:lang w:val="nb-NO"/>
        </w:rPr>
        <w:t xml:space="preserve"> som</w:t>
      </w:r>
      <w:r w:rsidR="00330836" w:rsidRPr="001C4F85">
        <w:rPr>
          <w:rFonts w:cstheme="minorHAnsi"/>
          <w:sz w:val="24"/>
          <w:szCs w:val="24"/>
          <w:lang w:val="nb-NO"/>
        </w:rPr>
        <w:t xml:space="preserve"> </w:t>
      </w:r>
      <w:r w:rsidR="00B4564D" w:rsidRPr="001C4F85">
        <w:rPr>
          <w:rFonts w:cstheme="minorHAnsi"/>
          <w:sz w:val="24"/>
          <w:szCs w:val="24"/>
          <w:lang w:val="nb-NO"/>
        </w:rPr>
        <w:t xml:space="preserve">gjør ondsinnede handlinger i </w:t>
      </w:r>
      <w:r w:rsidR="001C4F85" w:rsidRPr="001C4F85">
        <w:rPr>
          <w:rFonts w:cstheme="minorHAnsi"/>
          <w:sz w:val="24"/>
          <w:szCs w:val="24"/>
          <w:lang w:val="nb-NO"/>
        </w:rPr>
        <w:t>bakgrunnen,</w:t>
      </w:r>
      <w:r w:rsidR="00B4564D" w:rsidRPr="001C4F85">
        <w:rPr>
          <w:rFonts w:cstheme="minorHAnsi"/>
          <w:sz w:val="24"/>
          <w:szCs w:val="24"/>
          <w:lang w:val="nb-NO"/>
        </w:rPr>
        <w:t xml:space="preserve"> me</w:t>
      </w:r>
      <w:r w:rsidR="005F3414" w:rsidRPr="001C4F85">
        <w:rPr>
          <w:rFonts w:cstheme="minorHAnsi"/>
          <w:sz w:val="24"/>
          <w:szCs w:val="24"/>
          <w:lang w:val="nb-NO"/>
        </w:rPr>
        <w:t xml:space="preserve">n vises som troverdig. </w:t>
      </w:r>
    </w:p>
    <w:p w14:paraId="2CF5925F" w14:textId="0BE9B0E4" w:rsidR="001106F8" w:rsidRPr="001C4F85" w:rsidRDefault="005F3414" w:rsidP="001C4F85">
      <w:pPr>
        <w:spacing w:line="240" w:lineRule="auto"/>
        <w:rPr>
          <w:rFonts w:cstheme="minorHAnsi"/>
          <w:sz w:val="24"/>
          <w:szCs w:val="24"/>
          <w:lang w:val="nb-NO"/>
        </w:rPr>
      </w:pPr>
      <w:r w:rsidRPr="001C4F85">
        <w:rPr>
          <w:rFonts w:cstheme="minorHAnsi"/>
          <w:sz w:val="24"/>
          <w:szCs w:val="24"/>
          <w:lang w:val="nb-NO"/>
        </w:rPr>
        <w:t>Nyttelast:</w:t>
      </w:r>
      <w:r w:rsidRPr="001C4F85">
        <w:rPr>
          <w:rFonts w:cstheme="minorHAnsi"/>
          <w:sz w:val="24"/>
          <w:szCs w:val="24"/>
          <w:lang w:val="nb-NO"/>
        </w:rPr>
        <w:br/>
        <w:t>-</w:t>
      </w:r>
      <w:r w:rsidRPr="001C4F85">
        <w:rPr>
          <w:rFonts w:cstheme="minorHAnsi"/>
          <w:b/>
          <w:bCs/>
          <w:sz w:val="24"/>
          <w:szCs w:val="24"/>
          <w:lang w:val="nb-NO"/>
        </w:rPr>
        <w:t xml:space="preserve"> </w:t>
      </w:r>
      <w:r w:rsidRPr="001C4F85">
        <w:rPr>
          <w:rFonts w:cstheme="minorHAnsi"/>
          <w:sz w:val="24"/>
          <w:szCs w:val="24"/>
          <w:lang w:val="nb-NO"/>
        </w:rPr>
        <w:t xml:space="preserve">Alt fra </w:t>
      </w:r>
      <w:r w:rsidR="00481D1E" w:rsidRPr="001C4F85">
        <w:rPr>
          <w:rFonts w:cstheme="minorHAnsi"/>
          <w:sz w:val="24"/>
          <w:szCs w:val="24"/>
          <w:lang w:val="nb-NO"/>
        </w:rPr>
        <w:t>ondsinnede handlinger til å ha gode intensjoner som humor</w:t>
      </w:r>
      <w:r w:rsidR="004E6F88" w:rsidRPr="001C4F85">
        <w:rPr>
          <w:rFonts w:cstheme="minorHAnsi"/>
          <w:sz w:val="24"/>
          <w:szCs w:val="24"/>
          <w:lang w:val="nb-NO"/>
        </w:rPr>
        <w:t xml:space="preserve">. </w:t>
      </w:r>
    </w:p>
    <w:p w14:paraId="299082B0" w14:textId="77777777" w:rsidR="00B44284" w:rsidRPr="001C4F85" w:rsidRDefault="00B44284" w:rsidP="001C4F85">
      <w:pPr>
        <w:spacing w:line="240" w:lineRule="auto"/>
        <w:rPr>
          <w:rFonts w:cstheme="minorHAnsi"/>
          <w:sz w:val="24"/>
          <w:szCs w:val="24"/>
          <w:lang w:val="nb-NO"/>
        </w:rPr>
      </w:pPr>
    </w:p>
    <w:p w14:paraId="57736803" w14:textId="18CBC31D" w:rsidR="00991936" w:rsidRPr="001C4F85" w:rsidRDefault="00AD5292" w:rsidP="001C4F85">
      <w:pPr>
        <w:pStyle w:val="ListParagraph"/>
        <w:numPr>
          <w:ilvl w:val="0"/>
          <w:numId w:val="3"/>
        </w:numPr>
        <w:spacing w:line="240" w:lineRule="auto"/>
        <w:rPr>
          <w:rFonts w:cstheme="minorHAnsi"/>
          <w:sz w:val="24"/>
          <w:szCs w:val="24"/>
          <w:lang w:val="nb-NO"/>
        </w:rPr>
      </w:pPr>
      <w:r w:rsidRPr="001C4F85">
        <w:rPr>
          <w:rFonts w:cstheme="minorHAnsi"/>
          <w:sz w:val="24"/>
          <w:szCs w:val="24"/>
          <w:lang w:val="nb-NO"/>
        </w:rPr>
        <w:t>ILOVEYOU</w:t>
      </w:r>
      <w:r w:rsidRPr="001C4F85">
        <w:rPr>
          <w:rFonts w:cstheme="minorHAnsi"/>
          <w:sz w:val="24"/>
          <w:szCs w:val="24"/>
          <w:lang w:val="nb-NO"/>
        </w:rPr>
        <w:t xml:space="preserve">: </w:t>
      </w:r>
      <w:r w:rsidR="00B56259" w:rsidRPr="001C4F85">
        <w:rPr>
          <w:rFonts w:cstheme="minorHAnsi"/>
          <w:sz w:val="24"/>
          <w:szCs w:val="24"/>
          <w:lang w:val="nb-NO"/>
        </w:rPr>
        <w:t xml:space="preserve">Denne </w:t>
      </w:r>
      <w:r w:rsidR="00FB1E7E" w:rsidRPr="001C4F85">
        <w:rPr>
          <w:rFonts w:cstheme="minorHAnsi"/>
          <w:sz w:val="24"/>
          <w:szCs w:val="24"/>
          <w:lang w:val="nb-NO"/>
        </w:rPr>
        <w:t>skadevaren</w:t>
      </w:r>
      <w:r w:rsidR="00B56259" w:rsidRPr="001C4F85">
        <w:rPr>
          <w:rFonts w:cstheme="minorHAnsi"/>
          <w:sz w:val="24"/>
          <w:szCs w:val="24"/>
          <w:lang w:val="nb-NO"/>
        </w:rPr>
        <w:t xml:space="preserve"> </w:t>
      </w:r>
      <w:r w:rsidR="00E7024D" w:rsidRPr="001C4F85">
        <w:rPr>
          <w:rFonts w:cstheme="minorHAnsi"/>
          <w:sz w:val="24"/>
          <w:szCs w:val="24"/>
          <w:lang w:val="nb-NO"/>
        </w:rPr>
        <w:t xml:space="preserve">startet sin spredning </w:t>
      </w:r>
      <w:r w:rsidR="00B60362" w:rsidRPr="001C4F85">
        <w:rPr>
          <w:rFonts w:cstheme="minorHAnsi"/>
          <w:sz w:val="24"/>
          <w:szCs w:val="24"/>
          <w:lang w:val="nb-NO"/>
        </w:rPr>
        <w:t>mai</w:t>
      </w:r>
      <w:r w:rsidR="00E7024D" w:rsidRPr="001C4F85">
        <w:rPr>
          <w:rFonts w:cstheme="minorHAnsi"/>
          <w:sz w:val="24"/>
          <w:szCs w:val="24"/>
          <w:lang w:val="nb-NO"/>
        </w:rPr>
        <w:t xml:space="preserve"> 2000 og spredde seg </w:t>
      </w:r>
      <w:r w:rsidR="008464E4" w:rsidRPr="001C4F85">
        <w:rPr>
          <w:rFonts w:cstheme="minorHAnsi"/>
          <w:sz w:val="24"/>
          <w:szCs w:val="24"/>
          <w:lang w:val="nb-NO"/>
        </w:rPr>
        <w:t xml:space="preserve">igjennom eposter </w:t>
      </w:r>
      <w:r w:rsidR="00B60362" w:rsidRPr="001C4F85">
        <w:rPr>
          <w:rFonts w:cstheme="minorHAnsi"/>
          <w:sz w:val="24"/>
          <w:szCs w:val="24"/>
          <w:lang w:val="nb-NO"/>
        </w:rPr>
        <w:t xml:space="preserve">når brukere </w:t>
      </w:r>
      <w:r w:rsidR="008464E4" w:rsidRPr="001C4F85">
        <w:rPr>
          <w:rFonts w:cstheme="minorHAnsi"/>
          <w:sz w:val="24"/>
          <w:szCs w:val="24"/>
          <w:lang w:val="nb-NO"/>
        </w:rPr>
        <w:t>nedlast</w:t>
      </w:r>
      <w:r w:rsidR="008E049A" w:rsidRPr="001C4F85">
        <w:rPr>
          <w:rFonts w:cstheme="minorHAnsi"/>
          <w:sz w:val="24"/>
          <w:szCs w:val="24"/>
          <w:lang w:val="nb-NO"/>
        </w:rPr>
        <w:t>e</w:t>
      </w:r>
      <w:r w:rsidR="00B60362" w:rsidRPr="001C4F85">
        <w:rPr>
          <w:rFonts w:cstheme="minorHAnsi"/>
          <w:sz w:val="24"/>
          <w:szCs w:val="24"/>
          <w:lang w:val="nb-NO"/>
        </w:rPr>
        <w:t>t</w:t>
      </w:r>
      <w:r w:rsidR="008464E4" w:rsidRPr="001C4F85">
        <w:rPr>
          <w:rFonts w:cstheme="minorHAnsi"/>
          <w:sz w:val="24"/>
          <w:szCs w:val="24"/>
          <w:lang w:val="nb-NO"/>
        </w:rPr>
        <w:t xml:space="preserve"> vedlegg. </w:t>
      </w:r>
      <w:r w:rsidR="003702FF" w:rsidRPr="001C4F85">
        <w:rPr>
          <w:rFonts w:cstheme="minorHAnsi"/>
          <w:sz w:val="24"/>
          <w:szCs w:val="24"/>
          <w:lang w:val="nb-NO"/>
        </w:rPr>
        <w:t xml:space="preserve">Siden Windows på denne tiden brukte å skjule </w:t>
      </w:r>
      <w:r w:rsidR="00585EB1" w:rsidRPr="001C4F85">
        <w:rPr>
          <w:rFonts w:cstheme="minorHAnsi"/>
          <w:sz w:val="24"/>
          <w:szCs w:val="24"/>
          <w:lang w:val="nb-NO"/>
        </w:rPr>
        <w:t>filutvidelsen</w:t>
      </w:r>
      <w:r w:rsidR="008E049A" w:rsidRPr="001C4F85">
        <w:rPr>
          <w:rFonts w:cstheme="minorHAnsi"/>
          <w:sz w:val="24"/>
          <w:szCs w:val="24"/>
          <w:lang w:val="nb-NO"/>
        </w:rPr>
        <w:t xml:space="preserve">, </w:t>
      </w:r>
      <w:r w:rsidR="00DE02FF" w:rsidRPr="001C4F85">
        <w:rPr>
          <w:rFonts w:cstheme="minorHAnsi"/>
          <w:sz w:val="24"/>
          <w:szCs w:val="24"/>
          <w:lang w:val="nb-NO"/>
        </w:rPr>
        <w:t>trodde de fleste at dette var et kjærlighetsbrev i from av et tekstdokument og prøvde å åpne det.</w:t>
      </w:r>
      <w:r w:rsidR="00F330E7" w:rsidRPr="001C4F85">
        <w:rPr>
          <w:rFonts w:cstheme="minorHAnsi"/>
          <w:sz w:val="24"/>
          <w:szCs w:val="24"/>
          <w:lang w:val="nb-NO"/>
        </w:rPr>
        <w:t xml:space="preserve"> </w:t>
      </w:r>
      <w:r w:rsidR="0012034A" w:rsidRPr="001C4F85">
        <w:rPr>
          <w:rFonts w:cstheme="minorHAnsi"/>
          <w:sz w:val="24"/>
          <w:szCs w:val="24"/>
          <w:lang w:val="nb-NO"/>
        </w:rPr>
        <w:t xml:space="preserve">Dette installerte </w:t>
      </w:r>
      <w:r w:rsidR="00FB1E7E" w:rsidRPr="001C4F85">
        <w:rPr>
          <w:rFonts w:cstheme="minorHAnsi"/>
          <w:sz w:val="24"/>
          <w:szCs w:val="24"/>
          <w:lang w:val="nb-NO"/>
        </w:rPr>
        <w:t>skadevaren</w:t>
      </w:r>
      <w:r w:rsidR="0012034A" w:rsidRPr="001C4F85">
        <w:rPr>
          <w:rFonts w:cstheme="minorHAnsi"/>
          <w:sz w:val="24"/>
          <w:szCs w:val="24"/>
          <w:lang w:val="nb-NO"/>
        </w:rPr>
        <w:t xml:space="preserve"> som samlet inn passord og sendte seg selv videre som epost til kontaktlisten til offeret</w:t>
      </w:r>
      <w:r w:rsidR="00715AF1" w:rsidRPr="001C4F85">
        <w:rPr>
          <w:rFonts w:cstheme="minorHAnsi"/>
          <w:sz w:val="24"/>
          <w:szCs w:val="24"/>
          <w:lang w:val="nb-NO"/>
        </w:rPr>
        <w:t xml:space="preserve"> </w:t>
      </w:r>
      <w:r w:rsidR="00BA0CBF" w:rsidRPr="001C4F85">
        <w:rPr>
          <w:rFonts w:cstheme="minorHAnsi"/>
          <w:sz w:val="24"/>
          <w:szCs w:val="24"/>
          <w:lang w:val="nb-NO"/>
        </w:rPr>
        <w:fldChar w:fldCharType="begin"/>
      </w:r>
      <w:r w:rsidR="00BA0CBF" w:rsidRPr="001C4F85">
        <w:rPr>
          <w:rFonts w:cstheme="minorHAnsi"/>
          <w:sz w:val="24"/>
          <w:szCs w:val="24"/>
          <w:lang w:val="nb-NO"/>
        </w:rPr>
        <w:instrText xml:space="preserve"> ADDIN ZOTERO_ITEM CSL_CITATION {"citationID":"PZctmbBg","properties":{"formattedCitation":"(\\uc0\\u171{}ILOVEYOU\\uc0\\u187{} 2022)","plainCitation":"(«ILOVEYOU» 2022)","noteIndex":0},"citationItems":[{"id":63,"uris":["http://zotero.org/users/9121053/items/DYR9X8HP"],"uri":["http://zotero.org/users/9121053/items/DYR9X8HP"],"itemData":{"id":63,"type":"entry-encyclopedia","abstract":"ILOVEYOU, sometimes referred to as Love Bug or Love Letter for you, is a computer worm that infected over ten million Windows personal computers on and after 5 May 2000. It started spreading as an email message with the subject line \"ILOVEYOU\" and the attachment \"LOVE-LETTER-FOR-YOU.TXT.vbs.\" At the time, Windows computers often hid the latter file extension (\"VBS,\" a type of interpreted file) by default because it is an extension for a file type that Windows knows, leading unwitting users to think it was a normal text file. Opening the attachment activates the Visual Basic script. First, the worm inflicts damage on the local machine, overwriting random files (including Office files and image files; however, it hides MP3 files instead of deleting them), then, it copies itself to all addresses in the Windows Address Book used by Microsoft Outlook, allowing it to spread much faster than any other previous email worm.Onel de Guzman, a then-24-year-old resident of Manila, Philippines, created the malware. Because there were no laws in the Philippines against making malware at the time of its creation, the Philippine Congress enacted Republic Act No. 8792, otherwise known as the E-Commerce Law, in July 2000 to discourage future iterations of such activity. However, the Constitution of the Philippines bans ex post facto laws, and as such de Guzman could not be prosecuted.","container-title":"Wikipedia","language":"en","note":"Page Version ID: 1091169301","source":"Wikipedia","title":"ILOVEYOU","URL":"https://en.wikipedia.org/w/index.php?title=ILOVEYOU&amp;oldid=1091169301","accessed":{"date-parts":[["2022",6,7]]},"issued":{"date-parts":[["2022",6,2]]}}}],"schema":"https://github.com/citation-style-language/schema/raw/master/csl-citation.json"} </w:instrText>
      </w:r>
      <w:r w:rsidR="00BA0CBF" w:rsidRPr="001C4F85">
        <w:rPr>
          <w:rFonts w:cstheme="minorHAnsi"/>
          <w:sz w:val="24"/>
          <w:szCs w:val="24"/>
          <w:lang w:val="nb-NO"/>
        </w:rPr>
        <w:fldChar w:fldCharType="separate"/>
      </w:r>
      <w:r w:rsidR="00BA0CBF" w:rsidRPr="001C4F85">
        <w:rPr>
          <w:rFonts w:cstheme="minorHAnsi"/>
          <w:sz w:val="24"/>
          <w:szCs w:val="24"/>
        </w:rPr>
        <w:t>(«ILOVEYOU» 2022)</w:t>
      </w:r>
      <w:r w:rsidR="00BA0CBF" w:rsidRPr="001C4F85">
        <w:rPr>
          <w:rFonts w:cstheme="minorHAnsi"/>
          <w:sz w:val="24"/>
          <w:szCs w:val="24"/>
          <w:lang w:val="nb-NO"/>
        </w:rPr>
        <w:fldChar w:fldCharType="end"/>
      </w:r>
      <w:r w:rsidR="0012034A" w:rsidRPr="001C4F85">
        <w:rPr>
          <w:rFonts w:cstheme="minorHAnsi"/>
          <w:sz w:val="24"/>
          <w:szCs w:val="24"/>
          <w:lang w:val="nb-NO"/>
        </w:rPr>
        <w:t>.</w:t>
      </w:r>
      <w:r w:rsidR="00BB3535" w:rsidRPr="001C4F85">
        <w:rPr>
          <w:rFonts w:cstheme="minorHAnsi"/>
          <w:sz w:val="24"/>
          <w:szCs w:val="24"/>
          <w:lang w:val="nb-NO"/>
        </w:rPr>
        <w:t xml:space="preserve"> </w:t>
      </w:r>
    </w:p>
    <w:p w14:paraId="1996D953" w14:textId="760FCE8A" w:rsidR="00AD5292" w:rsidRPr="001C4F85" w:rsidRDefault="002A6962" w:rsidP="001C4F85">
      <w:pPr>
        <w:pStyle w:val="ListParagraph"/>
        <w:spacing w:line="240" w:lineRule="auto"/>
        <w:rPr>
          <w:rFonts w:cstheme="minorHAnsi"/>
          <w:sz w:val="24"/>
          <w:szCs w:val="24"/>
          <w:lang w:val="nb-NO"/>
        </w:rPr>
      </w:pPr>
      <w:r w:rsidRPr="001C4F85">
        <w:rPr>
          <w:rFonts w:cstheme="minorHAnsi"/>
          <w:sz w:val="24"/>
          <w:szCs w:val="24"/>
          <w:lang w:val="nb-NO"/>
        </w:rPr>
        <w:t xml:space="preserve">Dette høres veldig ut som et virus som infisere </w:t>
      </w:r>
      <w:r w:rsidR="00095425" w:rsidRPr="001C4F85">
        <w:rPr>
          <w:rFonts w:cstheme="minorHAnsi"/>
          <w:sz w:val="24"/>
          <w:szCs w:val="24"/>
          <w:lang w:val="nb-NO"/>
        </w:rPr>
        <w:t>mailprogrammet</w:t>
      </w:r>
      <w:r w:rsidRPr="001C4F85">
        <w:rPr>
          <w:rFonts w:cstheme="minorHAnsi"/>
          <w:sz w:val="24"/>
          <w:szCs w:val="24"/>
          <w:lang w:val="nb-NO"/>
        </w:rPr>
        <w:t xml:space="preserve"> og </w:t>
      </w:r>
      <w:r w:rsidR="00095425" w:rsidRPr="001C4F85">
        <w:rPr>
          <w:rFonts w:cstheme="minorHAnsi"/>
          <w:sz w:val="24"/>
          <w:szCs w:val="24"/>
          <w:lang w:val="nb-NO"/>
        </w:rPr>
        <w:t xml:space="preserve">sender epost. Men som jeg tolker beskrivelsen så er dette et selvstendig program som henter data fra </w:t>
      </w:r>
      <w:r w:rsidR="009039D8" w:rsidRPr="001C4F85">
        <w:rPr>
          <w:rFonts w:cstheme="minorHAnsi"/>
          <w:sz w:val="24"/>
          <w:szCs w:val="24"/>
          <w:lang w:val="nb-NO"/>
        </w:rPr>
        <w:t xml:space="preserve">mailprogrammet og sender epost via det uten å endre på selve mailprogrammet. Derfor </w:t>
      </w:r>
      <w:r w:rsidR="00991936" w:rsidRPr="001C4F85">
        <w:rPr>
          <w:rFonts w:cstheme="minorHAnsi"/>
          <w:sz w:val="24"/>
          <w:szCs w:val="24"/>
          <w:lang w:val="nb-NO"/>
        </w:rPr>
        <w:t>kategorisere</w:t>
      </w:r>
      <w:r w:rsidR="009039D8" w:rsidRPr="001C4F85">
        <w:rPr>
          <w:rFonts w:cstheme="minorHAnsi"/>
          <w:sz w:val="24"/>
          <w:szCs w:val="24"/>
          <w:lang w:val="nb-NO"/>
        </w:rPr>
        <w:t xml:space="preserve"> jeg dette som en </w:t>
      </w:r>
      <w:r w:rsidR="00991936" w:rsidRPr="001C4F85">
        <w:rPr>
          <w:rFonts w:cstheme="minorHAnsi"/>
          <w:sz w:val="24"/>
          <w:szCs w:val="24"/>
          <w:lang w:val="nb-NO"/>
        </w:rPr>
        <w:t>Orm.</w:t>
      </w:r>
    </w:p>
    <w:p w14:paraId="39ADC57A" w14:textId="77777777" w:rsidR="0070481B" w:rsidRPr="001C4F85" w:rsidRDefault="0070481B" w:rsidP="001C4F85">
      <w:pPr>
        <w:pStyle w:val="ListParagraph"/>
        <w:spacing w:line="240" w:lineRule="auto"/>
        <w:rPr>
          <w:rFonts w:cstheme="minorHAnsi"/>
          <w:sz w:val="24"/>
          <w:szCs w:val="24"/>
          <w:lang w:val="nb-NO"/>
        </w:rPr>
      </w:pPr>
    </w:p>
    <w:p w14:paraId="7727191C" w14:textId="2BEBC40C" w:rsidR="0070481B" w:rsidRPr="001C4F85" w:rsidRDefault="0070481B" w:rsidP="001C4F85">
      <w:pPr>
        <w:pStyle w:val="ListParagraph"/>
        <w:numPr>
          <w:ilvl w:val="0"/>
          <w:numId w:val="3"/>
        </w:numPr>
        <w:spacing w:line="240" w:lineRule="auto"/>
        <w:rPr>
          <w:rFonts w:cstheme="minorHAnsi"/>
          <w:sz w:val="24"/>
          <w:szCs w:val="24"/>
          <w:lang w:val="nb-NO"/>
        </w:rPr>
      </w:pPr>
      <w:r w:rsidRPr="001C4F85">
        <w:rPr>
          <w:rFonts w:cstheme="minorHAnsi"/>
          <w:sz w:val="24"/>
          <w:szCs w:val="24"/>
          <w:lang w:val="nb-NO"/>
        </w:rPr>
        <w:t>Stuxnet</w:t>
      </w:r>
      <w:r w:rsidRPr="001C4F85">
        <w:rPr>
          <w:rFonts w:cstheme="minorHAnsi"/>
          <w:sz w:val="24"/>
          <w:szCs w:val="24"/>
          <w:lang w:val="nb-NO"/>
        </w:rPr>
        <w:t xml:space="preserve">: </w:t>
      </w:r>
      <w:r w:rsidR="00231363" w:rsidRPr="001C4F85">
        <w:rPr>
          <w:rFonts w:cstheme="minorHAnsi"/>
          <w:sz w:val="24"/>
          <w:szCs w:val="24"/>
          <w:lang w:val="nb-NO"/>
        </w:rPr>
        <w:t xml:space="preserve">I meget korte trekk ble dette skadevaren laget av USA </w:t>
      </w:r>
      <w:r w:rsidR="00F31EC4" w:rsidRPr="001C4F85">
        <w:rPr>
          <w:rFonts w:cstheme="minorHAnsi"/>
          <w:sz w:val="24"/>
          <w:szCs w:val="24"/>
          <w:lang w:val="nb-NO"/>
        </w:rPr>
        <w:t xml:space="preserve">og benyttet </w:t>
      </w:r>
      <w:r w:rsidR="00E915E1" w:rsidRPr="001C4F85">
        <w:rPr>
          <w:rFonts w:cstheme="minorHAnsi"/>
          <w:sz w:val="24"/>
          <w:szCs w:val="24"/>
          <w:lang w:val="nb-NO"/>
        </w:rPr>
        <w:t>fire</w:t>
      </w:r>
      <w:r w:rsidR="00F31EC4" w:rsidRPr="001C4F85">
        <w:rPr>
          <w:rFonts w:cstheme="minorHAnsi"/>
          <w:sz w:val="24"/>
          <w:szCs w:val="24"/>
          <w:lang w:val="nb-NO"/>
        </w:rPr>
        <w:t xml:space="preserve"> zero-</w:t>
      </w:r>
      <w:proofErr w:type="spellStart"/>
      <w:r w:rsidR="00F31EC4" w:rsidRPr="001C4F85">
        <w:rPr>
          <w:rFonts w:cstheme="minorHAnsi"/>
          <w:sz w:val="24"/>
          <w:szCs w:val="24"/>
          <w:lang w:val="nb-NO"/>
        </w:rPr>
        <w:t>day</w:t>
      </w:r>
      <w:proofErr w:type="spellEnd"/>
      <w:r w:rsidR="00F31EC4" w:rsidRPr="001C4F85">
        <w:rPr>
          <w:rFonts w:cstheme="minorHAnsi"/>
          <w:sz w:val="24"/>
          <w:szCs w:val="24"/>
          <w:lang w:val="nb-NO"/>
        </w:rPr>
        <w:t xml:space="preserve"> exploits og skjulte seg selv på </w:t>
      </w:r>
      <w:r w:rsidR="00D81BAD" w:rsidRPr="001C4F85">
        <w:rPr>
          <w:rFonts w:cstheme="minorHAnsi"/>
          <w:sz w:val="24"/>
          <w:szCs w:val="24"/>
          <w:lang w:val="nb-NO"/>
        </w:rPr>
        <w:t xml:space="preserve">SCADA systemer ved å manipulere data vist på maskinene. </w:t>
      </w:r>
      <w:r w:rsidR="00E915E1" w:rsidRPr="001C4F85">
        <w:rPr>
          <w:rFonts w:cstheme="minorHAnsi"/>
          <w:sz w:val="24"/>
          <w:szCs w:val="24"/>
          <w:lang w:val="nb-NO"/>
        </w:rPr>
        <w:t xml:space="preserve">Den ble først oppdaget i 2010 </w:t>
      </w:r>
      <w:r w:rsidR="00710E68" w:rsidRPr="001C4F85">
        <w:rPr>
          <w:rFonts w:cstheme="minorHAnsi"/>
          <w:sz w:val="24"/>
          <w:szCs w:val="24"/>
          <w:lang w:val="nb-NO"/>
        </w:rPr>
        <w:t xml:space="preserve">på maskiner som kontrollerte sentrifuger for å utvikle </w:t>
      </w:r>
      <w:r w:rsidR="005B6F77" w:rsidRPr="001C4F85">
        <w:rPr>
          <w:rFonts w:cstheme="minorHAnsi"/>
          <w:sz w:val="24"/>
          <w:szCs w:val="24"/>
          <w:lang w:val="nb-NO"/>
        </w:rPr>
        <w:t xml:space="preserve">raffinert uran. </w:t>
      </w:r>
      <w:r w:rsidR="00DE6603" w:rsidRPr="001C4F85">
        <w:rPr>
          <w:rFonts w:cstheme="minorHAnsi"/>
          <w:sz w:val="24"/>
          <w:szCs w:val="24"/>
          <w:lang w:val="nb-NO"/>
        </w:rPr>
        <w:t xml:space="preserve">Spredningen skjedde trolig hvis igjennom </w:t>
      </w:r>
      <w:r w:rsidR="00C86E47" w:rsidRPr="001C4F85">
        <w:rPr>
          <w:rFonts w:cstheme="minorHAnsi"/>
          <w:sz w:val="24"/>
          <w:szCs w:val="24"/>
          <w:lang w:val="nb-NO"/>
        </w:rPr>
        <w:t xml:space="preserve">minnepenner som ble plugget inn og kjørte koder med </w:t>
      </w:r>
      <w:proofErr w:type="spellStart"/>
      <w:r w:rsidR="00C86E47" w:rsidRPr="001C4F85">
        <w:rPr>
          <w:rFonts w:cstheme="minorHAnsi"/>
          <w:sz w:val="24"/>
          <w:szCs w:val="24"/>
          <w:lang w:val="nb-NO"/>
        </w:rPr>
        <w:t>adminrettigheter</w:t>
      </w:r>
      <w:proofErr w:type="spellEnd"/>
      <w:r w:rsidR="00C86E47" w:rsidRPr="001C4F85">
        <w:rPr>
          <w:rFonts w:cstheme="minorHAnsi"/>
          <w:sz w:val="24"/>
          <w:szCs w:val="24"/>
          <w:lang w:val="nb-NO"/>
        </w:rPr>
        <w:t xml:space="preserve"> og </w:t>
      </w:r>
      <w:r w:rsidR="00946BCA" w:rsidRPr="001C4F85">
        <w:rPr>
          <w:rFonts w:cstheme="minorHAnsi"/>
          <w:sz w:val="24"/>
          <w:szCs w:val="24"/>
          <w:lang w:val="nb-NO"/>
        </w:rPr>
        <w:t>gjemte seg ved å manipulere vist data.</w:t>
      </w:r>
    </w:p>
    <w:p w14:paraId="5F91999A" w14:textId="0FEEC94E" w:rsidR="007E7232" w:rsidRPr="001C4F85" w:rsidRDefault="007E7232" w:rsidP="001C4F85">
      <w:pPr>
        <w:pStyle w:val="ListParagraph"/>
        <w:spacing w:line="240" w:lineRule="auto"/>
        <w:rPr>
          <w:rFonts w:cstheme="minorHAnsi"/>
          <w:sz w:val="24"/>
          <w:szCs w:val="24"/>
          <w:lang w:val="nb-NO"/>
        </w:rPr>
      </w:pPr>
      <w:r w:rsidRPr="001C4F85">
        <w:rPr>
          <w:rFonts w:cstheme="minorHAnsi"/>
          <w:sz w:val="24"/>
          <w:szCs w:val="24"/>
          <w:lang w:val="nb-NO"/>
        </w:rPr>
        <w:t xml:space="preserve">Dette vill jeg beskrive </w:t>
      </w:r>
      <w:r w:rsidR="005D6C24" w:rsidRPr="001C4F85">
        <w:rPr>
          <w:rFonts w:cstheme="minorHAnsi"/>
          <w:sz w:val="24"/>
          <w:szCs w:val="24"/>
          <w:lang w:val="nb-NO"/>
        </w:rPr>
        <w:t>s</w:t>
      </w:r>
      <w:r w:rsidRPr="001C4F85">
        <w:rPr>
          <w:rFonts w:cstheme="minorHAnsi"/>
          <w:sz w:val="24"/>
          <w:szCs w:val="24"/>
          <w:lang w:val="nb-NO"/>
        </w:rPr>
        <w:t xml:space="preserve">om en orm og </w:t>
      </w:r>
      <w:proofErr w:type="spellStart"/>
      <w:r w:rsidRPr="001C4F85">
        <w:rPr>
          <w:rFonts w:cstheme="minorHAnsi"/>
          <w:sz w:val="24"/>
          <w:szCs w:val="24"/>
          <w:lang w:val="nb-NO"/>
        </w:rPr>
        <w:t>rootkit</w:t>
      </w:r>
      <w:proofErr w:type="spellEnd"/>
      <w:r w:rsidRPr="001C4F85">
        <w:rPr>
          <w:rFonts w:cstheme="minorHAnsi"/>
          <w:sz w:val="24"/>
          <w:szCs w:val="24"/>
          <w:lang w:val="nb-NO"/>
        </w:rPr>
        <w:t xml:space="preserve"> siden den først kjøre kode for å </w:t>
      </w:r>
      <w:r w:rsidR="00BB2D98" w:rsidRPr="001C4F85">
        <w:rPr>
          <w:rFonts w:cstheme="minorHAnsi"/>
          <w:sz w:val="24"/>
          <w:szCs w:val="24"/>
          <w:lang w:val="nb-NO"/>
        </w:rPr>
        <w:t xml:space="preserve">aktivere nyttelastet og gjemmer seg i ettertid med å </w:t>
      </w:r>
      <w:r w:rsidR="005D6C24" w:rsidRPr="001C4F85">
        <w:rPr>
          <w:rFonts w:cstheme="minorHAnsi"/>
          <w:sz w:val="24"/>
          <w:szCs w:val="24"/>
          <w:lang w:val="nb-NO"/>
        </w:rPr>
        <w:t>endre vist data fra OS</w:t>
      </w:r>
      <w:r w:rsidR="00136868" w:rsidRPr="001C4F85">
        <w:rPr>
          <w:rFonts w:cstheme="minorHAnsi"/>
          <w:sz w:val="24"/>
          <w:szCs w:val="24"/>
          <w:lang w:val="nb-NO"/>
        </w:rPr>
        <w:t xml:space="preserve"> </w:t>
      </w:r>
      <w:r w:rsidR="00136868" w:rsidRPr="001C4F85">
        <w:rPr>
          <w:rFonts w:cstheme="minorHAnsi"/>
          <w:sz w:val="24"/>
          <w:szCs w:val="24"/>
          <w:lang w:val="nb-NO"/>
        </w:rPr>
        <w:fldChar w:fldCharType="begin"/>
      </w:r>
      <w:r w:rsidR="00136868" w:rsidRPr="001C4F85">
        <w:rPr>
          <w:rFonts w:cstheme="minorHAnsi"/>
          <w:sz w:val="24"/>
          <w:szCs w:val="24"/>
          <w:lang w:val="nb-NO"/>
        </w:rPr>
        <w:instrText xml:space="preserve"> ADDIN ZOTERO_ITEM CSL_CITATION {"citationID":"6UiRGlXy","properties":{"formattedCitation":"(\\uc0\\u171{}Stuxnet\\uc0\\u187{} 2022)","plainCitation":"(«Stuxnet» 2022)","noteIndex":0},"citationItems":[{"id":65,"uris":["http://zotero.org/users/9121053/items/I3LY7F5P"],"uri":["http://zotero.org/users/9121053/items/I3LY7F5P"],"itemData":{"id":65,"type":"entry-encyclopedia","abstract":"Stuxnet is a malicious computer worm first uncovered in 2010 and thought to have been in development since at least 2005. Stuxnet targets supervisory control and data acquisition (SCADA) systems and is believed to be responsible for causing substantial damage to the nuclear program of Iran. Although neither country has openly admitted responsibility, the worm is widely understood to be a cyberweapon built jointly by the United States and Israel in a collaborative effort known as Operation Olympic Games.Stuxnet specifically targets programmable logic controllers (PLCs), which allow the automation of electromechanical processes such as those used to control machinery and industrial processes including gas centrifuges for separating nuclear material. Exploiting four zero-day flaws, Stuxnet functions by targeting machines using the Microsoft Windows operating system and networks, then seeking out Siemens Step7 software. Stuxnet reportedly compromised Iranian PLCs, collecting information on industrial systems and causing the fast-spinning centrifuges to tear themselves apart. Stuxnet's design and architecture are not domain-specific and it could be tailored as a platform for attacking modern SCADA and PLC systems (e.g., in factory assembly lines or power plants), most of which are in Europe, Japan, and the United States. Stuxnet reportedly ruined almost one-fifth of Iran's nuclear centrifuges. Targeting industrial control systems, the worm infected over 200,000 computers and caused 1,000 machines to physically degrade.Stuxnet has three modules: a worm that executes all routines related to the main payload of the attack; a link file that automatically executes the propagated copies of the worm; and a rootkit component responsible for hiding all malicious files and processes, to prevent detection of Stuxnet. It is typically introduced to the target environment via an infected USB flash drive, thus crossing any air gap. The worm then propagates across the network, scanning for Siemens Step7 software on computers controlling a PLC. In the absence of either criterion, Stuxnet becomes dormant inside the computer. If both the conditions are fulfilled, Stuxnet introduces the infected rootkit onto the PLC and Step7 software, modifying the code and giving unexpected commands to the PLC while returning a loop of normal operation system values back to the users.","container-title":"Wikipedia","language":"en","note":"Page Version ID: 1089678844","source":"Wikipedia","title":"Stuxnet","URL":"https://en.wikipedia.org/w/index.php?title=Stuxnet&amp;oldid=1089678844","accessed":{"date-parts":[["2022",6,7]]},"issued":{"date-parts":[["2022",5,25]]}}}],"schema":"https://github.com/citation-style-language/schema/raw/master/csl-citation.json"} </w:instrText>
      </w:r>
      <w:r w:rsidR="00136868" w:rsidRPr="001C4F85">
        <w:rPr>
          <w:rFonts w:cstheme="minorHAnsi"/>
          <w:sz w:val="24"/>
          <w:szCs w:val="24"/>
          <w:lang w:val="nb-NO"/>
        </w:rPr>
        <w:fldChar w:fldCharType="separate"/>
      </w:r>
      <w:r w:rsidR="00136868" w:rsidRPr="001C4F85">
        <w:rPr>
          <w:rFonts w:cstheme="minorHAnsi"/>
          <w:sz w:val="24"/>
          <w:szCs w:val="24"/>
        </w:rPr>
        <w:t>(«Stuxnet» 2022)</w:t>
      </w:r>
      <w:r w:rsidR="00136868" w:rsidRPr="001C4F85">
        <w:rPr>
          <w:rFonts w:cstheme="minorHAnsi"/>
          <w:sz w:val="24"/>
          <w:szCs w:val="24"/>
          <w:lang w:val="nb-NO"/>
        </w:rPr>
        <w:fldChar w:fldCharType="end"/>
      </w:r>
      <w:r w:rsidR="005D6C24" w:rsidRPr="001C4F85">
        <w:rPr>
          <w:rFonts w:cstheme="minorHAnsi"/>
          <w:sz w:val="24"/>
          <w:szCs w:val="24"/>
          <w:lang w:val="nb-NO"/>
        </w:rPr>
        <w:t>.</w:t>
      </w:r>
    </w:p>
    <w:p w14:paraId="1EA1D1C7" w14:textId="7A239AEE" w:rsidR="00057D9E" w:rsidRPr="00057D9E" w:rsidRDefault="00057D9E" w:rsidP="00057D9E">
      <w:pPr>
        <w:rPr>
          <w:rFonts w:cstheme="minorHAnsi"/>
          <w:sz w:val="24"/>
          <w:szCs w:val="24"/>
          <w:lang w:val="nb-NO"/>
        </w:rPr>
      </w:pPr>
      <w:r>
        <w:rPr>
          <w:rFonts w:cstheme="minorHAnsi"/>
          <w:sz w:val="24"/>
          <w:szCs w:val="24"/>
          <w:lang w:val="nb-NO"/>
        </w:rPr>
        <w:br w:type="page"/>
      </w:r>
    </w:p>
    <w:p w14:paraId="3DD88913" w14:textId="21B50B9D" w:rsidR="004B1F9C" w:rsidRPr="001C4F85" w:rsidRDefault="00136868" w:rsidP="001C4F85">
      <w:pPr>
        <w:pStyle w:val="ListParagraph"/>
        <w:numPr>
          <w:ilvl w:val="0"/>
          <w:numId w:val="3"/>
        </w:numPr>
        <w:spacing w:line="240" w:lineRule="auto"/>
        <w:rPr>
          <w:rFonts w:cstheme="minorHAnsi"/>
          <w:sz w:val="24"/>
          <w:szCs w:val="24"/>
          <w:lang w:val="nb-NO"/>
        </w:rPr>
      </w:pPr>
      <w:r w:rsidRPr="001C4F85">
        <w:rPr>
          <w:rFonts w:cstheme="minorHAnsi"/>
          <w:sz w:val="24"/>
          <w:szCs w:val="24"/>
          <w:lang w:val="nb-NO"/>
        </w:rPr>
        <w:lastRenderedPageBreak/>
        <w:t>Brain</w:t>
      </w:r>
      <w:r w:rsidRPr="001C4F85">
        <w:rPr>
          <w:rFonts w:cstheme="minorHAnsi"/>
          <w:sz w:val="24"/>
          <w:szCs w:val="24"/>
          <w:lang w:val="nb-NO"/>
        </w:rPr>
        <w:t>:</w:t>
      </w:r>
      <w:r w:rsidR="00106797" w:rsidRPr="001C4F85">
        <w:rPr>
          <w:rFonts w:cstheme="minorHAnsi"/>
          <w:sz w:val="24"/>
          <w:szCs w:val="24"/>
          <w:lang w:val="nb-NO"/>
        </w:rPr>
        <w:t xml:space="preserve"> </w:t>
      </w:r>
      <w:r w:rsidR="001171D3" w:rsidRPr="001C4F85">
        <w:rPr>
          <w:rFonts w:cstheme="minorHAnsi"/>
          <w:sz w:val="24"/>
          <w:szCs w:val="24"/>
          <w:lang w:val="nb-NO"/>
        </w:rPr>
        <w:t>Et skadevare fra 1986 som ble brukt på floppydisker på IBM PC. Den endret på oppstarts</w:t>
      </w:r>
      <w:r w:rsidR="001306C5" w:rsidRPr="001C4F85">
        <w:rPr>
          <w:rFonts w:cstheme="minorHAnsi"/>
          <w:sz w:val="24"/>
          <w:szCs w:val="24"/>
          <w:lang w:val="nb-NO"/>
        </w:rPr>
        <w:t xml:space="preserve"> sektoren på disken og la den originale oppstarts koden i en såkalt «bad </w:t>
      </w:r>
      <w:proofErr w:type="spellStart"/>
      <w:r w:rsidR="001306C5" w:rsidRPr="001C4F85">
        <w:rPr>
          <w:rFonts w:cstheme="minorHAnsi"/>
          <w:sz w:val="24"/>
          <w:szCs w:val="24"/>
          <w:lang w:val="nb-NO"/>
        </w:rPr>
        <w:t>sector</w:t>
      </w:r>
      <w:proofErr w:type="spellEnd"/>
      <w:r w:rsidR="001306C5" w:rsidRPr="001C4F85">
        <w:rPr>
          <w:rFonts w:cstheme="minorHAnsi"/>
          <w:sz w:val="24"/>
          <w:szCs w:val="24"/>
          <w:lang w:val="nb-NO"/>
        </w:rPr>
        <w:t xml:space="preserve">». </w:t>
      </w:r>
      <w:r w:rsidR="004B1F9C" w:rsidRPr="001C4F85">
        <w:rPr>
          <w:rFonts w:cstheme="minorHAnsi"/>
          <w:sz w:val="24"/>
          <w:szCs w:val="24"/>
          <w:lang w:val="nb-NO"/>
        </w:rPr>
        <w:t xml:space="preserve">Ved oppstart ville nå </w:t>
      </w:r>
      <w:r w:rsidR="00CF2603" w:rsidRPr="001C4F85">
        <w:rPr>
          <w:rFonts w:cstheme="minorHAnsi"/>
          <w:sz w:val="24"/>
          <w:szCs w:val="24"/>
          <w:lang w:val="nb-NO"/>
        </w:rPr>
        <w:t xml:space="preserve">vise sin egen tekst og </w:t>
      </w:r>
      <w:r w:rsidR="00BC52B0" w:rsidRPr="001C4F85">
        <w:rPr>
          <w:rFonts w:cstheme="minorHAnsi"/>
          <w:sz w:val="24"/>
          <w:szCs w:val="24"/>
          <w:lang w:val="nb-NO"/>
        </w:rPr>
        <w:t>som jeg tolket det sperret av minnet til maskinen hvi</w:t>
      </w:r>
      <w:r w:rsidR="00084F11" w:rsidRPr="001C4F85">
        <w:rPr>
          <w:rFonts w:cstheme="minorHAnsi"/>
          <w:sz w:val="24"/>
          <w:szCs w:val="24"/>
          <w:lang w:val="nb-NO"/>
        </w:rPr>
        <w:t xml:space="preserve">s BIOS ikke var registrert. Dette var </w:t>
      </w:r>
      <w:r w:rsidR="0075027A" w:rsidRPr="001C4F85">
        <w:rPr>
          <w:rFonts w:cstheme="minorHAnsi"/>
          <w:sz w:val="24"/>
          <w:szCs w:val="24"/>
          <w:lang w:val="nb-NO"/>
        </w:rPr>
        <w:t xml:space="preserve">ifølge forfatteren laget for å hindre pirat kopiering. </w:t>
      </w:r>
    </w:p>
    <w:p w14:paraId="32239A79" w14:textId="0BFAF6C4" w:rsidR="0075027A" w:rsidRPr="001C4F85" w:rsidRDefault="0075027A" w:rsidP="001C4F85">
      <w:pPr>
        <w:pStyle w:val="ListParagraph"/>
        <w:spacing w:line="240" w:lineRule="auto"/>
        <w:rPr>
          <w:rFonts w:cstheme="minorHAnsi"/>
          <w:sz w:val="24"/>
          <w:szCs w:val="24"/>
          <w:lang w:val="nb-NO"/>
        </w:rPr>
      </w:pPr>
      <w:r w:rsidRPr="001C4F85">
        <w:rPr>
          <w:rFonts w:cstheme="minorHAnsi"/>
          <w:sz w:val="24"/>
          <w:szCs w:val="24"/>
          <w:lang w:val="nb-NO"/>
        </w:rPr>
        <w:t>Denne koden har endret</w:t>
      </w:r>
      <w:r w:rsidR="00C94306" w:rsidRPr="001C4F85">
        <w:rPr>
          <w:rFonts w:cstheme="minorHAnsi"/>
          <w:sz w:val="24"/>
          <w:szCs w:val="24"/>
          <w:lang w:val="nb-NO"/>
        </w:rPr>
        <w:t>/fjernet originalkilden av et oppstarts program og vil kalle dette et virus</w:t>
      </w:r>
      <w:r w:rsidR="00C04818" w:rsidRPr="001C4F85">
        <w:rPr>
          <w:rFonts w:cstheme="minorHAnsi"/>
          <w:sz w:val="24"/>
          <w:szCs w:val="24"/>
          <w:lang w:val="nb-NO"/>
        </w:rPr>
        <w:t xml:space="preserve"> </w:t>
      </w:r>
      <w:r w:rsidR="00CC2F1A" w:rsidRPr="001C4F85">
        <w:rPr>
          <w:rFonts w:cstheme="minorHAnsi"/>
          <w:sz w:val="24"/>
          <w:szCs w:val="24"/>
          <w:lang w:val="nb-NO"/>
        </w:rPr>
        <w:fldChar w:fldCharType="begin"/>
      </w:r>
      <w:r w:rsidR="00CC2F1A" w:rsidRPr="001C4F85">
        <w:rPr>
          <w:rFonts w:cstheme="minorHAnsi"/>
          <w:sz w:val="24"/>
          <w:szCs w:val="24"/>
          <w:lang w:val="nb-NO"/>
        </w:rPr>
        <w:instrText xml:space="preserve"> ADDIN ZOTERO_ITEM CSL_CITATION {"citationID":"Fr7qZjjE","properties":{"formattedCitation":"(\\uc0\\u171{}Brain (Computer Virus)\\uc0\\u187{} 2022)","plainCitation":"(«Brain (Computer Virus)» 2022)","noteIndex":0},"citationItems":[{"id":67,"uris":["http://zotero.org/users/9121053/items/QUWTANR4"],"uri":["http://zotero.org/users/9121053/items/QUWTANR4"],"itemData":{"id":67,"type":"entry-encyclopedia","abstract":"Brain is the industry standard name for a computer virus that was released in its first form in 19 January 1986, and is considered to be the first computer virus for the IBM Personal Computer (IBM PC) and compatibles.","container-title":"Wikipedia","language":"en","note":"Page Version ID: 1083280768","source":"Wikipedia","title":"Brain (computer virus)","URL":"https://en.wikipedia.org/w/index.php?title=Brain_(computer_virus)&amp;oldid=1083280768","accessed":{"date-parts":[["2022",6,7]]},"issued":{"date-parts":[["2022",4,18]]}}}],"schema":"https://github.com/citation-style-language/schema/raw/master/csl-citation.json"} </w:instrText>
      </w:r>
      <w:r w:rsidR="00CC2F1A" w:rsidRPr="001C4F85">
        <w:rPr>
          <w:rFonts w:cstheme="minorHAnsi"/>
          <w:sz w:val="24"/>
          <w:szCs w:val="24"/>
          <w:lang w:val="nb-NO"/>
        </w:rPr>
        <w:fldChar w:fldCharType="separate"/>
      </w:r>
      <w:r w:rsidR="00CC2F1A" w:rsidRPr="001C4F85">
        <w:rPr>
          <w:rFonts w:cstheme="minorHAnsi"/>
          <w:sz w:val="24"/>
          <w:szCs w:val="24"/>
        </w:rPr>
        <w:t>(«Brain (Computer Virus)» 2022)</w:t>
      </w:r>
      <w:r w:rsidR="00CC2F1A" w:rsidRPr="001C4F85">
        <w:rPr>
          <w:rFonts w:cstheme="minorHAnsi"/>
          <w:sz w:val="24"/>
          <w:szCs w:val="24"/>
          <w:lang w:val="nb-NO"/>
        </w:rPr>
        <w:fldChar w:fldCharType="end"/>
      </w:r>
      <w:r w:rsidR="00C94306" w:rsidRPr="001C4F85">
        <w:rPr>
          <w:rFonts w:cstheme="minorHAnsi"/>
          <w:sz w:val="24"/>
          <w:szCs w:val="24"/>
          <w:lang w:val="nb-NO"/>
        </w:rPr>
        <w:t xml:space="preserve">. </w:t>
      </w:r>
    </w:p>
    <w:p w14:paraId="39AEC713" w14:textId="77777777" w:rsidR="00C04818" w:rsidRPr="001C4F85" w:rsidRDefault="00C04818" w:rsidP="001C4F85">
      <w:pPr>
        <w:pStyle w:val="ListParagraph"/>
        <w:spacing w:line="240" w:lineRule="auto"/>
        <w:rPr>
          <w:rFonts w:cstheme="minorHAnsi"/>
          <w:sz w:val="24"/>
          <w:szCs w:val="24"/>
          <w:lang w:val="nb-NO"/>
        </w:rPr>
      </w:pPr>
    </w:p>
    <w:p w14:paraId="107C930D" w14:textId="7AF4873F" w:rsidR="00C04818" w:rsidRPr="001C4F85" w:rsidRDefault="00957C0D" w:rsidP="001C4F85">
      <w:pPr>
        <w:pStyle w:val="ListParagraph"/>
        <w:numPr>
          <w:ilvl w:val="0"/>
          <w:numId w:val="3"/>
        </w:numPr>
        <w:spacing w:line="240" w:lineRule="auto"/>
        <w:rPr>
          <w:rFonts w:cstheme="minorHAnsi"/>
          <w:sz w:val="24"/>
          <w:szCs w:val="24"/>
          <w:lang w:val="nb-NO"/>
        </w:rPr>
      </w:pPr>
      <w:proofErr w:type="spellStart"/>
      <w:r w:rsidRPr="001C4F85">
        <w:rPr>
          <w:rFonts w:cstheme="minorHAnsi"/>
          <w:sz w:val="24"/>
          <w:szCs w:val="24"/>
          <w:lang w:val="nb-NO"/>
        </w:rPr>
        <w:t>WannaCry</w:t>
      </w:r>
      <w:proofErr w:type="spellEnd"/>
      <w:r w:rsidRPr="001C4F85">
        <w:rPr>
          <w:rFonts w:cstheme="minorHAnsi"/>
          <w:sz w:val="24"/>
          <w:szCs w:val="24"/>
          <w:lang w:val="nb-NO"/>
        </w:rPr>
        <w:t xml:space="preserve">: Skadevare som benyttet en </w:t>
      </w:r>
      <w:proofErr w:type="spellStart"/>
      <w:r w:rsidR="009A5996" w:rsidRPr="001C4F85">
        <w:rPr>
          <w:rFonts w:cstheme="minorHAnsi"/>
          <w:sz w:val="24"/>
          <w:szCs w:val="24"/>
          <w:lang w:val="nb-NO"/>
        </w:rPr>
        <w:t>exploit</w:t>
      </w:r>
      <w:proofErr w:type="spellEnd"/>
      <w:r w:rsidR="009A5996" w:rsidRPr="001C4F85">
        <w:rPr>
          <w:rFonts w:cstheme="minorHAnsi"/>
          <w:sz w:val="24"/>
          <w:szCs w:val="24"/>
          <w:lang w:val="nb-NO"/>
        </w:rPr>
        <w:t xml:space="preserve"> </w:t>
      </w:r>
      <w:proofErr w:type="spellStart"/>
      <w:r w:rsidR="009A5996" w:rsidRPr="001C4F85">
        <w:rPr>
          <w:rFonts w:cstheme="minorHAnsi"/>
          <w:sz w:val="24"/>
          <w:szCs w:val="24"/>
          <w:lang w:val="nb-NO"/>
        </w:rPr>
        <w:t>stjelt</w:t>
      </w:r>
      <w:proofErr w:type="spellEnd"/>
      <w:r w:rsidR="009A5996" w:rsidRPr="001C4F85">
        <w:rPr>
          <w:rFonts w:cstheme="minorHAnsi"/>
          <w:sz w:val="24"/>
          <w:szCs w:val="24"/>
          <w:lang w:val="nb-NO"/>
        </w:rPr>
        <w:t xml:space="preserve"> fra NSA som kun fungerte på en eldre versjoner av Windows. </w:t>
      </w:r>
      <w:r w:rsidR="009D11BE" w:rsidRPr="001C4F85">
        <w:rPr>
          <w:rFonts w:cstheme="minorHAnsi"/>
          <w:sz w:val="24"/>
          <w:szCs w:val="24"/>
          <w:lang w:val="nb-NO"/>
        </w:rPr>
        <w:t>Selv om nyere versjonen av Windows hadde fikset dette problemet v</w:t>
      </w:r>
      <w:r w:rsidR="009D1734" w:rsidRPr="001C4F85">
        <w:rPr>
          <w:rFonts w:cstheme="minorHAnsi"/>
          <w:sz w:val="24"/>
          <w:szCs w:val="24"/>
          <w:lang w:val="nb-NO"/>
        </w:rPr>
        <w:t>a</w:t>
      </w:r>
      <w:r w:rsidR="009D11BE" w:rsidRPr="001C4F85">
        <w:rPr>
          <w:rFonts w:cstheme="minorHAnsi"/>
          <w:sz w:val="24"/>
          <w:szCs w:val="24"/>
          <w:lang w:val="nb-NO"/>
        </w:rPr>
        <w:t xml:space="preserve">r det fortsatt mange bedrifter som benyttet </w:t>
      </w:r>
      <w:r w:rsidR="00291559" w:rsidRPr="001C4F85">
        <w:rPr>
          <w:rFonts w:cstheme="minorHAnsi"/>
          <w:sz w:val="24"/>
          <w:szCs w:val="24"/>
          <w:lang w:val="nb-NO"/>
        </w:rPr>
        <w:t xml:space="preserve">denne eldre versjonen som var utenfor sin livstid og ble påvirket. </w:t>
      </w:r>
      <w:r w:rsidR="00D749EF" w:rsidRPr="001C4F85">
        <w:rPr>
          <w:rFonts w:cstheme="minorHAnsi"/>
          <w:sz w:val="24"/>
          <w:szCs w:val="24"/>
          <w:lang w:val="nb-NO"/>
        </w:rPr>
        <w:t xml:space="preserve">I 2017 spredde dette skadevaren seg </w:t>
      </w:r>
      <w:r w:rsidR="009D1734" w:rsidRPr="001C4F85">
        <w:rPr>
          <w:rFonts w:cstheme="minorHAnsi"/>
          <w:sz w:val="24"/>
          <w:szCs w:val="24"/>
          <w:lang w:val="nb-NO"/>
        </w:rPr>
        <w:t>igjennom</w:t>
      </w:r>
      <w:r w:rsidR="00D749EF" w:rsidRPr="001C4F85">
        <w:rPr>
          <w:rFonts w:cstheme="minorHAnsi"/>
          <w:sz w:val="24"/>
          <w:szCs w:val="24"/>
          <w:lang w:val="nb-NO"/>
        </w:rPr>
        <w:t xml:space="preserve"> </w:t>
      </w:r>
      <w:r w:rsidR="009D1734" w:rsidRPr="001C4F85">
        <w:rPr>
          <w:rFonts w:cstheme="minorHAnsi"/>
          <w:sz w:val="24"/>
          <w:szCs w:val="24"/>
          <w:lang w:val="nb-NO"/>
        </w:rPr>
        <w:t xml:space="preserve">nettverket og begynte å kryptere filer og date på maskinen. Når </w:t>
      </w:r>
      <w:r w:rsidR="00E522C3" w:rsidRPr="001C4F85">
        <w:rPr>
          <w:rFonts w:cstheme="minorHAnsi"/>
          <w:sz w:val="24"/>
          <w:szCs w:val="24"/>
          <w:lang w:val="nb-NO"/>
        </w:rPr>
        <w:t>disken</w:t>
      </w:r>
      <w:r w:rsidR="009D1734" w:rsidRPr="001C4F85">
        <w:rPr>
          <w:rFonts w:cstheme="minorHAnsi"/>
          <w:sz w:val="24"/>
          <w:szCs w:val="24"/>
          <w:lang w:val="nb-NO"/>
        </w:rPr>
        <w:t xml:space="preserve"> var </w:t>
      </w:r>
      <w:r w:rsidR="00361681" w:rsidRPr="001C4F85">
        <w:rPr>
          <w:rFonts w:cstheme="minorHAnsi"/>
          <w:sz w:val="24"/>
          <w:szCs w:val="24"/>
          <w:lang w:val="nb-NO"/>
        </w:rPr>
        <w:t>kryptert,</w:t>
      </w:r>
      <w:r w:rsidR="00E522C3" w:rsidRPr="001C4F85">
        <w:rPr>
          <w:rFonts w:cstheme="minorHAnsi"/>
          <w:sz w:val="24"/>
          <w:szCs w:val="24"/>
          <w:lang w:val="nb-NO"/>
        </w:rPr>
        <w:t xml:space="preserve"> </w:t>
      </w:r>
      <w:r w:rsidR="009D1734" w:rsidRPr="001C4F85">
        <w:rPr>
          <w:rFonts w:cstheme="minorHAnsi"/>
          <w:sz w:val="24"/>
          <w:szCs w:val="24"/>
          <w:lang w:val="nb-NO"/>
        </w:rPr>
        <w:t xml:space="preserve">krevde </w:t>
      </w:r>
      <w:r w:rsidR="00013120" w:rsidRPr="001C4F85">
        <w:rPr>
          <w:rFonts w:cstheme="minorHAnsi"/>
          <w:sz w:val="24"/>
          <w:szCs w:val="24"/>
          <w:lang w:val="nb-NO"/>
        </w:rPr>
        <w:t xml:space="preserve">man penger for å </w:t>
      </w:r>
      <w:r w:rsidR="00361681" w:rsidRPr="001C4F85">
        <w:rPr>
          <w:rFonts w:cstheme="minorHAnsi"/>
          <w:sz w:val="24"/>
          <w:szCs w:val="24"/>
          <w:lang w:val="nb-NO"/>
        </w:rPr>
        <w:t>dekryptere disken</w:t>
      </w:r>
      <w:r w:rsidR="00013120" w:rsidRPr="001C4F85">
        <w:rPr>
          <w:rFonts w:cstheme="minorHAnsi"/>
          <w:sz w:val="24"/>
          <w:szCs w:val="24"/>
          <w:lang w:val="nb-NO"/>
        </w:rPr>
        <w:t xml:space="preserve">. </w:t>
      </w:r>
    </w:p>
    <w:p w14:paraId="4A15FE00" w14:textId="040FFE5E" w:rsidR="00316882" w:rsidRPr="001C4F85" w:rsidRDefault="002E72E6" w:rsidP="001C4F85">
      <w:pPr>
        <w:pStyle w:val="ListParagraph"/>
        <w:spacing w:line="240" w:lineRule="auto"/>
        <w:rPr>
          <w:rFonts w:cstheme="minorHAnsi"/>
          <w:sz w:val="24"/>
          <w:szCs w:val="24"/>
          <w:lang w:val="nb-NO"/>
        </w:rPr>
      </w:pPr>
      <w:r w:rsidRPr="001C4F85">
        <w:rPr>
          <w:rFonts w:cstheme="minorHAnsi"/>
          <w:sz w:val="24"/>
          <w:szCs w:val="24"/>
          <w:lang w:val="nb-NO"/>
        </w:rPr>
        <w:t xml:space="preserve">Denne koden spredde seg selv over nettverk av maskiner og </w:t>
      </w:r>
      <w:r w:rsidR="008E1079" w:rsidRPr="001C4F85">
        <w:rPr>
          <w:rFonts w:cstheme="minorHAnsi"/>
          <w:sz w:val="24"/>
          <w:szCs w:val="24"/>
          <w:lang w:val="nb-NO"/>
        </w:rPr>
        <w:t xml:space="preserve">benyttet egen kode for å kryptere diskene på maskinene så vill jeg kategorisere dette som en orm. Skal sies at dette blir en subklasse kalt </w:t>
      </w:r>
      <w:proofErr w:type="spellStart"/>
      <w:r w:rsidR="00476131" w:rsidRPr="001C4F85">
        <w:rPr>
          <w:rFonts w:cstheme="minorHAnsi"/>
          <w:sz w:val="24"/>
          <w:szCs w:val="24"/>
          <w:lang w:val="nb-NO"/>
        </w:rPr>
        <w:t>ransomware</w:t>
      </w:r>
      <w:proofErr w:type="spellEnd"/>
      <w:r w:rsidR="00476131" w:rsidRPr="001C4F85">
        <w:rPr>
          <w:rFonts w:cstheme="minorHAnsi"/>
          <w:sz w:val="24"/>
          <w:szCs w:val="24"/>
          <w:lang w:val="nb-NO"/>
        </w:rPr>
        <w:t xml:space="preserve"> og har hele </w:t>
      </w:r>
      <w:r w:rsidR="0009774B" w:rsidRPr="001C4F85">
        <w:rPr>
          <w:rFonts w:cstheme="minorHAnsi"/>
          <w:sz w:val="24"/>
          <w:szCs w:val="24"/>
          <w:lang w:val="nb-NO"/>
        </w:rPr>
        <w:t>sitt formål</w:t>
      </w:r>
      <w:r w:rsidR="00476131" w:rsidRPr="001C4F85">
        <w:rPr>
          <w:rFonts w:cstheme="minorHAnsi"/>
          <w:sz w:val="24"/>
          <w:szCs w:val="24"/>
          <w:lang w:val="nb-NO"/>
        </w:rPr>
        <w:t xml:space="preserve"> å kryptere disken og spørre etter penger eller informasjon for å dekryptere disken</w:t>
      </w:r>
      <w:r w:rsidR="00361681" w:rsidRPr="001C4F85">
        <w:rPr>
          <w:rFonts w:cstheme="minorHAnsi"/>
          <w:sz w:val="24"/>
          <w:szCs w:val="24"/>
          <w:lang w:val="nb-NO"/>
        </w:rPr>
        <w:t xml:space="preserve"> </w:t>
      </w:r>
      <w:r w:rsidR="00361681" w:rsidRPr="001C4F85">
        <w:rPr>
          <w:rFonts w:cstheme="minorHAnsi"/>
          <w:sz w:val="24"/>
          <w:szCs w:val="24"/>
          <w:lang w:val="nb-NO"/>
        </w:rPr>
        <w:fldChar w:fldCharType="begin"/>
      </w:r>
      <w:r w:rsidR="00361681" w:rsidRPr="001C4F85">
        <w:rPr>
          <w:rFonts w:cstheme="minorHAnsi"/>
          <w:sz w:val="24"/>
          <w:szCs w:val="24"/>
          <w:lang w:val="nb-NO"/>
        </w:rPr>
        <w:instrText xml:space="preserve"> ADDIN ZOTERO_ITEM CSL_CITATION {"citationID":"hlwkQEBW","properties":{"formattedCitation":"(\\uc0\\u171{}WannaCry Ransomware Attack\\uc0\\u187{} 2022)","plainCitation":"(«WannaCry Ransomware Attack» 2022)","noteIndex":0},"citationItems":[{"id":69,"uris":["http://zotero.org/users/9121053/items/7IVIKE3K"],"uri":["http://zotero.org/users/9121053/items/7IVIKE3K"],"itemData":{"id":69,"type":"entry-encyclopedia","abstract":"The WannaCry ransomware attack was a worldwide cyberattack in May 2017 by the WannaCry ransomware cryptoworm, which targeted computers running the Microsoft Windows operating system by encrypting data and demanding ransom payments in the Bitcoin cryptocurrency. It propagated through EternalBlue, an exploit developed by the United States National Security Agency (NSA) for older Windows systems. EternalBlue was stolen and leaked by a group called The Shadow Brokers a month prior to the attack. While Microsoft had released patches previously to close the exploit, much of WannaCry's spread was from organizations that had not applied these, or were using older Windows systems that were past their end-of-life. These patches were imperative to organizations' cyber security but many were not implemented due to ignorance of their importance.  Some have claimed a need for 24/7 operation, aversion to risking having formerly working applications breaking because of patch changes, lack of personnel or time to install them, or other reasons.  \nThe attack began at 07:44 UTC on 12 May 2017 and was halted a few hours later at 15:03 UTC by the registration of a kill switch discovered by Marcus Hutchins. The kill switch prevented already infected computers from being encrypted or further spreading WannaCry. The attack was estimated to have affected more than 200,000 computers across 150 countries, with total damages ranging from hundreds of millions to billions of dollars. Security experts believed from preliminary evaluation of the worm that the attack originated from North Korea or agencies working for the country.\nIn December 2017, the United States and United Kingdom formally asserted that North Korea was behind the attack.A new variant of WannaCry forced Taiwan Semiconductor Manufacturing Company (TSMC) to temporarily shut down several of its chip-fabrication factories in August 2018. The virus spread to 10,000 machines in TSMC's most advanced facilities.","container-title":"Wikipedia","language":"en","note":"Page Version ID: 1086034703","source":"Wikipedia","title":"WannaCry ransomware attack","URL":"https://en.wikipedia.org/w/index.php?title=WannaCry_ransomware_attack&amp;oldid=1086034703","accessed":{"date-parts":[["2022",6,7]]},"issued":{"date-parts":[["2022",5,3]]}}}],"schema":"https://github.com/citation-style-language/schema/raw/master/csl-citation.json"} </w:instrText>
      </w:r>
      <w:r w:rsidR="00361681" w:rsidRPr="001C4F85">
        <w:rPr>
          <w:rFonts w:cstheme="minorHAnsi"/>
          <w:sz w:val="24"/>
          <w:szCs w:val="24"/>
          <w:lang w:val="nb-NO"/>
        </w:rPr>
        <w:fldChar w:fldCharType="separate"/>
      </w:r>
      <w:r w:rsidR="00361681" w:rsidRPr="001C4F85">
        <w:rPr>
          <w:rFonts w:cstheme="minorHAnsi"/>
          <w:sz w:val="24"/>
          <w:szCs w:val="24"/>
        </w:rPr>
        <w:t>(«WannaCry Ransomware Attack» 2022)</w:t>
      </w:r>
      <w:r w:rsidR="00361681" w:rsidRPr="001C4F85">
        <w:rPr>
          <w:rFonts w:cstheme="minorHAnsi"/>
          <w:sz w:val="24"/>
          <w:szCs w:val="24"/>
          <w:lang w:val="nb-NO"/>
        </w:rPr>
        <w:fldChar w:fldCharType="end"/>
      </w:r>
      <w:r w:rsidR="00476131" w:rsidRPr="001C4F85">
        <w:rPr>
          <w:rFonts w:cstheme="minorHAnsi"/>
          <w:sz w:val="24"/>
          <w:szCs w:val="24"/>
          <w:lang w:val="nb-NO"/>
        </w:rPr>
        <w:t>.</w:t>
      </w:r>
    </w:p>
    <w:p w14:paraId="69534832" w14:textId="77777777" w:rsidR="004B2977" w:rsidRPr="001C4F85" w:rsidRDefault="004B2977" w:rsidP="001C4F85">
      <w:pPr>
        <w:spacing w:line="240" w:lineRule="auto"/>
        <w:rPr>
          <w:rFonts w:cstheme="minorHAnsi"/>
          <w:b/>
          <w:bCs/>
          <w:sz w:val="24"/>
          <w:szCs w:val="24"/>
          <w:lang w:val="nb-NO"/>
        </w:rPr>
      </w:pPr>
      <w:r w:rsidRPr="001C4F85">
        <w:rPr>
          <w:rFonts w:cstheme="minorHAnsi"/>
          <w:b/>
          <w:bCs/>
          <w:sz w:val="24"/>
          <w:szCs w:val="24"/>
          <w:lang w:val="nb-NO"/>
        </w:rPr>
        <w:br w:type="page"/>
      </w:r>
    </w:p>
    <w:p w14:paraId="2CF616EA" w14:textId="6D5BAAC2" w:rsidR="0012034A" w:rsidRPr="001C4F85" w:rsidRDefault="0012034A" w:rsidP="001C4F85">
      <w:pPr>
        <w:pStyle w:val="Default"/>
        <w:ind w:left="360"/>
        <w:rPr>
          <w:rFonts w:asciiTheme="minorHAnsi" w:hAnsiTheme="minorHAnsi" w:cstheme="minorHAnsi"/>
        </w:rPr>
      </w:pPr>
    </w:p>
    <w:p w14:paraId="7F2CF0B9" w14:textId="0FAF4BCF" w:rsidR="001106F8" w:rsidRPr="001C4F85" w:rsidRDefault="00581882" w:rsidP="001C4F85">
      <w:pPr>
        <w:spacing w:line="240" w:lineRule="auto"/>
        <w:rPr>
          <w:rFonts w:cstheme="minorHAnsi"/>
          <w:sz w:val="24"/>
          <w:szCs w:val="24"/>
          <w:lang w:val="nb-NO"/>
        </w:rPr>
      </w:pPr>
      <w:r w:rsidRPr="001C4F85">
        <w:rPr>
          <w:rFonts w:cstheme="minorHAnsi"/>
          <w:b/>
          <w:bCs/>
          <w:sz w:val="24"/>
          <w:szCs w:val="24"/>
          <w:lang w:val="nb-NO"/>
        </w:rPr>
        <w:t>Oppgave 4.</w:t>
      </w:r>
    </w:p>
    <w:p w14:paraId="7338061B" w14:textId="255B4B2B" w:rsidR="007B7F39" w:rsidRDefault="00E2757C" w:rsidP="001C4F85">
      <w:pPr>
        <w:spacing w:line="240" w:lineRule="auto"/>
        <w:rPr>
          <w:rStyle w:val="q4iawc"/>
          <w:rFonts w:cstheme="minorHAnsi"/>
          <w:sz w:val="24"/>
          <w:szCs w:val="24"/>
          <w:lang w:val="nb-NO"/>
        </w:rPr>
      </w:pPr>
      <w:r>
        <w:rPr>
          <w:rStyle w:val="q4iawc"/>
          <w:rFonts w:cstheme="minorHAnsi"/>
          <w:sz w:val="24"/>
          <w:szCs w:val="24"/>
          <w:lang w:val="nb-NO"/>
        </w:rPr>
        <w:t xml:space="preserve">RSA </w:t>
      </w:r>
      <w:r w:rsidR="0018281F">
        <w:rPr>
          <w:rStyle w:val="q4iawc"/>
          <w:rFonts w:cstheme="minorHAnsi"/>
          <w:sz w:val="24"/>
          <w:szCs w:val="24"/>
          <w:lang w:val="nb-NO"/>
        </w:rPr>
        <w:t xml:space="preserve">kryptering </w:t>
      </w:r>
      <w:r w:rsidR="0026688D">
        <w:rPr>
          <w:rStyle w:val="q4iawc"/>
          <w:rFonts w:cstheme="minorHAnsi"/>
          <w:sz w:val="24"/>
          <w:szCs w:val="24"/>
          <w:lang w:val="nb-NO"/>
        </w:rPr>
        <w:t xml:space="preserve">eksempelvis </w:t>
      </w:r>
      <w:r w:rsidR="001C4135">
        <w:rPr>
          <w:rStyle w:val="q4iawc"/>
          <w:rFonts w:cstheme="minorHAnsi"/>
          <w:sz w:val="24"/>
          <w:szCs w:val="24"/>
          <w:lang w:val="nb-NO"/>
        </w:rPr>
        <w:t xml:space="preserve">er å bruke felles nøkkel til </w:t>
      </w:r>
      <w:r w:rsidR="0026688D">
        <w:rPr>
          <w:rStyle w:val="q4iawc"/>
          <w:rFonts w:cstheme="minorHAnsi"/>
          <w:sz w:val="24"/>
          <w:szCs w:val="24"/>
          <w:lang w:val="nb-NO"/>
        </w:rPr>
        <w:t>Alice</w:t>
      </w:r>
      <w:r w:rsidR="00E3231E">
        <w:rPr>
          <w:rStyle w:val="q4iawc"/>
          <w:rFonts w:cstheme="minorHAnsi"/>
          <w:sz w:val="24"/>
          <w:szCs w:val="24"/>
          <w:lang w:val="nb-NO"/>
        </w:rPr>
        <w:t xml:space="preserve"> og kryptere den og </w:t>
      </w:r>
      <w:r w:rsidR="0026688D">
        <w:rPr>
          <w:rStyle w:val="q4iawc"/>
          <w:rFonts w:cstheme="minorHAnsi"/>
          <w:sz w:val="24"/>
          <w:szCs w:val="24"/>
          <w:lang w:val="nb-NO"/>
        </w:rPr>
        <w:t>Alice</w:t>
      </w:r>
      <w:r w:rsidR="00E3231E">
        <w:rPr>
          <w:rStyle w:val="q4iawc"/>
          <w:rFonts w:cstheme="minorHAnsi"/>
          <w:sz w:val="24"/>
          <w:szCs w:val="24"/>
          <w:lang w:val="nb-NO"/>
        </w:rPr>
        <w:t xml:space="preserve"> benytter sin private nøkkel for å hente ut meldingen. </w:t>
      </w:r>
    </w:p>
    <w:p w14:paraId="44C4B065" w14:textId="29E9F1B0" w:rsidR="007C516A" w:rsidRDefault="007C516A" w:rsidP="001C4F85">
      <w:pPr>
        <w:spacing w:line="240" w:lineRule="auto"/>
        <w:rPr>
          <w:rStyle w:val="q4iawc"/>
          <w:rFonts w:cstheme="minorHAnsi"/>
          <w:sz w:val="24"/>
          <w:szCs w:val="24"/>
          <w:lang w:val="nb-NO"/>
        </w:rPr>
      </w:pPr>
      <w:r>
        <w:rPr>
          <w:rStyle w:val="q4iawc"/>
          <w:rFonts w:cstheme="minorHAnsi"/>
          <w:sz w:val="24"/>
          <w:szCs w:val="24"/>
          <w:lang w:val="nb-NO"/>
        </w:rPr>
        <w:t xml:space="preserve">RSA signering </w:t>
      </w:r>
      <w:r w:rsidR="0026688D">
        <w:rPr>
          <w:rStyle w:val="q4iawc"/>
          <w:rFonts w:cstheme="minorHAnsi"/>
          <w:sz w:val="24"/>
          <w:szCs w:val="24"/>
          <w:lang w:val="nb-NO"/>
        </w:rPr>
        <w:t>er at Alice bruker sin private nøkkel for å lage</w:t>
      </w:r>
      <w:r w:rsidR="00F35E23">
        <w:rPr>
          <w:rStyle w:val="q4iawc"/>
          <w:rFonts w:cstheme="minorHAnsi"/>
          <w:sz w:val="24"/>
          <w:szCs w:val="24"/>
          <w:lang w:val="nb-NO"/>
        </w:rPr>
        <w:t xml:space="preserve"> en </w:t>
      </w:r>
      <w:proofErr w:type="spellStart"/>
      <w:r w:rsidR="00F35E23">
        <w:rPr>
          <w:rStyle w:val="q4iawc"/>
          <w:rFonts w:cstheme="minorHAnsi"/>
          <w:sz w:val="24"/>
          <w:szCs w:val="24"/>
          <w:lang w:val="nb-NO"/>
        </w:rPr>
        <w:t>hash</w:t>
      </w:r>
      <w:proofErr w:type="spellEnd"/>
      <w:r w:rsidR="00F35E23">
        <w:rPr>
          <w:rStyle w:val="q4iawc"/>
          <w:rFonts w:cstheme="minorHAnsi"/>
          <w:sz w:val="24"/>
          <w:szCs w:val="24"/>
          <w:lang w:val="nb-NO"/>
        </w:rPr>
        <w:t xml:space="preserve"> av meldingen. Sender </w:t>
      </w:r>
      <w:r w:rsidR="002108F5">
        <w:rPr>
          <w:rStyle w:val="q4iawc"/>
          <w:rFonts w:cstheme="minorHAnsi"/>
          <w:sz w:val="24"/>
          <w:szCs w:val="24"/>
          <w:lang w:val="nb-NO"/>
        </w:rPr>
        <w:t>meldingen</w:t>
      </w:r>
      <w:r w:rsidR="0075264D">
        <w:rPr>
          <w:rStyle w:val="q4iawc"/>
          <w:rFonts w:cstheme="minorHAnsi"/>
          <w:sz w:val="24"/>
          <w:szCs w:val="24"/>
          <w:lang w:val="nb-NO"/>
        </w:rPr>
        <w:t xml:space="preserve"> og </w:t>
      </w:r>
      <w:proofErr w:type="spellStart"/>
      <w:r w:rsidR="0075264D">
        <w:rPr>
          <w:rStyle w:val="q4iawc"/>
          <w:rFonts w:cstheme="minorHAnsi"/>
          <w:sz w:val="24"/>
          <w:szCs w:val="24"/>
          <w:lang w:val="nb-NO"/>
        </w:rPr>
        <w:t>hashen</w:t>
      </w:r>
      <w:proofErr w:type="spellEnd"/>
      <w:r w:rsidR="002108F5">
        <w:rPr>
          <w:rStyle w:val="q4iawc"/>
          <w:rFonts w:cstheme="minorHAnsi"/>
          <w:sz w:val="24"/>
          <w:szCs w:val="24"/>
          <w:lang w:val="nb-NO"/>
        </w:rPr>
        <w:t xml:space="preserve"> til Bob hvor han dekryptere meldingen og bruker Alice sin offentlige nøkkel til å lage en </w:t>
      </w:r>
      <w:proofErr w:type="spellStart"/>
      <w:r w:rsidR="002108F5">
        <w:rPr>
          <w:rStyle w:val="q4iawc"/>
          <w:rFonts w:cstheme="minorHAnsi"/>
          <w:sz w:val="24"/>
          <w:szCs w:val="24"/>
          <w:lang w:val="nb-NO"/>
        </w:rPr>
        <w:t>hash</w:t>
      </w:r>
      <w:proofErr w:type="spellEnd"/>
      <w:r w:rsidR="002108F5">
        <w:rPr>
          <w:rStyle w:val="q4iawc"/>
          <w:rFonts w:cstheme="minorHAnsi"/>
          <w:sz w:val="24"/>
          <w:szCs w:val="24"/>
          <w:lang w:val="nb-NO"/>
        </w:rPr>
        <w:t xml:space="preserve">. </w:t>
      </w:r>
      <w:r w:rsidR="0075264D">
        <w:rPr>
          <w:rStyle w:val="q4iawc"/>
          <w:rFonts w:cstheme="minorHAnsi"/>
          <w:sz w:val="24"/>
          <w:szCs w:val="24"/>
          <w:lang w:val="nb-NO"/>
        </w:rPr>
        <w:t xml:space="preserve">Hvis både Alice og Bob sin </w:t>
      </w:r>
      <w:proofErr w:type="spellStart"/>
      <w:r w:rsidR="0075264D">
        <w:rPr>
          <w:rStyle w:val="q4iawc"/>
          <w:rFonts w:cstheme="minorHAnsi"/>
          <w:sz w:val="24"/>
          <w:szCs w:val="24"/>
          <w:lang w:val="nb-NO"/>
        </w:rPr>
        <w:t>Hash</w:t>
      </w:r>
      <w:proofErr w:type="spellEnd"/>
      <w:r w:rsidR="0075264D">
        <w:rPr>
          <w:rStyle w:val="q4iawc"/>
          <w:rFonts w:cstheme="minorHAnsi"/>
          <w:sz w:val="24"/>
          <w:szCs w:val="24"/>
          <w:lang w:val="nb-NO"/>
        </w:rPr>
        <w:t xml:space="preserve"> fra meldingen stemmer så er meldingen godkjent. </w:t>
      </w:r>
    </w:p>
    <w:p w14:paraId="6FD39B28" w14:textId="77777777" w:rsidR="00D5603E" w:rsidRDefault="00D5603E" w:rsidP="001C4F85">
      <w:pPr>
        <w:spacing w:line="240" w:lineRule="auto"/>
        <w:rPr>
          <w:rStyle w:val="q4iawc"/>
          <w:rFonts w:cstheme="minorHAnsi"/>
          <w:sz w:val="24"/>
          <w:szCs w:val="24"/>
          <w:lang w:val="nb-NO"/>
        </w:rPr>
      </w:pPr>
    </w:p>
    <w:p w14:paraId="6CB349EC" w14:textId="3B9B586D" w:rsidR="00D5603E" w:rsidRDefault="00D5603E" w:rsidP="001C4F85">
      <w:pPr>
        <w:spacing w:line="240" w:lineRule="auto"/>
        <w:rPr>
          <w:rStyle w:val="q4iawc"/>
          <w:rFonts w:cstheme="minorHAnsi"/>
          <w:sz w:val="24"/>
          <w:szCs w:val="24"/>
          <w:lang w:val="nb-NO"/>
        </w:rPr>
      </w:pPr>
      <w:r>
        <w:rPr>
          <w:rStyle w:val="q4iawc"/>
          <w:rFonts w:cstheme="minorHAnsi"/>
          <w:sz w:val="24"/>
          <w:szCs w:val="24"/>
          <w:lang w:val="nb-NO"/>
        </w:rPr>
        <w:t xml:space="preserve">For å sende en epost som ikke kan tukles med tenker jeg man bruker en blanding av </w:t>
      </w:r>
      <w:r w:rsidR="00EC1C1D">
        <w:rPr>
          <w:rStyle w:val="q4iawc"/>
          <w:rFonts w:cstheme="minorHAnsi"/>
          <w:sz w:val="24"/>
          <w:szCs w:val="24"/>
          <w:lang w:val="nb-NO"/>
        </w:rPr>
        <w:t xml:space="preserve">AES, </w:t>
      </w:r>
      <w:r w:rsidR="00122892">
        <w:rPr>
          <w:rStyle w:val="q4iawc"/>
          <w:rFonts w:cstheme="minorHAnsi"/>
          <w:sz w:val="24"/>
          <w:szCs w:val="24"/>
          <w:lang w:val="nb-NO"/>
        </w:rPr>
        <w:t>Diffie-Hellman og RSA signering. Tanken vill se noe som dette, hvordan det skal fungere i detaljer klar</w:t>
      </w:r>
      <w:r w:rsidR="005A221C">
        <w:rPr>
          <w:rStyle w:val="q4iawc"/>
          <w:rFonts w:cstheme="minorHAnsi"/>
          <w:sz w:val="24"/>
          <w:szCs w:val="24"/>
          <w:lang w:val="nb-NO"/>
        </w:rPr>
        <w:t xml:space="preserve">e jeg ikke å ordlegge meg. </w:t>
      </w:r>
    </w:p>
    <w:p w14:paraId="6CB35B9A" w14:textId="7E2EA7A3" w:rsidR="005A221C" w:rsidRPr="001C4F85" w:rsidRDefault="005A221C" w:rsidP="001C4F85">
      <w:pPr>
        <w:spacing w:line="240" w:lineRule="auto"/>
        <w:rPr>
          <w:rFonts w:cstheme="minorHAnsi"/>
          <w:sz w:val="24"/>
          <w:szCs w:val="24"/>
          <w:lang w:val="nb-NO"/>
        </w:rPr>
      </w:pPr>
      <w:r>
        <w:rPr>
          <w:noProof/>
        </w:rPr>
        <w:drawing>
          <wp:inline distT="0" distB="0" distL="0" distR="0" wp14:anchorId="5EE219C4" wp14:editId="247038D8">
            <wp:extent cx="5731510" cy="2570480"/>
            <wp:effectExtent l="0" t="0" r="2540" b="127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8"/>
                    <a:stretch>
                      <a:fillRect/>
                    </a:stretch>
                  </pic:blipFill>
                  <pic:spPr>
                    <a:xfrm>
                      <a:off x="0" y="0"/>
                      <a:ext cx="5731510" cy="2570480"/>
                    </a:xfrm>
                    <a:prstGeom prst="rect">
                      <a:avLst/>
                    </a:prstGeom>
                  </pic:spPr>
                </pic:pic>
              </a:graphicData>
            </a:graphic>
          </wp:inline>
        </w:drawing>
      </w:r>
    </w:p>
    <w:p w14:paraId="43B136EB" w14:textId="77777777" w:rsidR="001B0E7E" w:rsidRPr="001C4F85" w:rsidRDefault="001B0E7E" w:rsidP="001C4F85">
      <w:pPr>
        <w:spacing w:line="240" w:lineRule="auto"/>
        <w:rPr>
          <w:rFonts w:cstheme="minorHAnsi"/>
          <w:sz w:val="24"/>
          <w:szCs w:val="24"/>
          <w:lang w:val="nb-NO"/>
        </w:rPr>
      </w:pPr>
    </w:p>
    <w:p w14:paraId="7758DDB0" w14:textId="77777777" w:rsidR="00F81BE9" w:rsidRPr="001C4F85" w:rsidRDefault="005A5748" w:rsidP="001C4F85">
      <w:pPr>
        <w:spacing w:line="240" w:lineRule="auto"/>
        <w:rPr>
          <w:rFonts w:cstheme="minorHAnsi"/>
          <w:sz w:val="24"/>
          <w:szCs w:val="24"/>
          <w:lang w:val="nb-NO"/>
        </w:rPr>
      </w:pPr>
      <w:r w:rsidRPr="001C4F85">
        <w:rPr>
          <w:rFonts w:cstheme="minorHAnsi"/>
          <w:sz w:val="24"/>
          <w:szCs w:val="24"/>
          <w:lang w:val="nb-NO"/>
        </w:rPr>
        <w:br w:type="page"/>
      </w:r>
    </w:p>
    <w:p w14:paraId="128D9B32" w14:textId="77777777" w:rsidR="0088325F" w:rsidRPr="001C4F85" w:rsidRDefault="00914BAC" w:rsidP="001C4F85">
      <w:pPr>
        <w:spacing w:line="240" w:lineRule="auto"/>
        <w:rPr>
          <w:rFonts w:cstheme="minorHAnsi"/>
          <w:sz w:val="24"/>
          <w:szCs w:val="24"/>
          <w:lang w:val="nb-NO"/>
        </w:rPr>
      </w:pPr>
      <w:r w:rsidRPr="001C4F85">
        <w:rPr>
          <w:rFonts w:cstheme="minorHAnsi"/>
          <w:b/>
          <w:bCs/>
          <w:sz w:val="24"/>
          <w:szCs w:val="24"/>
          <w:lang w:val="nb-NO"/>
        </w:rPr>
        <w:lastRenderedPageBreak/>
        <w:t>Oppgave 5.</w:t>
      </w:r>
    </w:p>
    <w:p w14:paraId="5A0DF4C7" w14:textId="79AB8E31" w:rsidR="00BF60A6" w:rsidRPr="001C4F85" w:rsidRDefault="001930E9" w:rsidP="001C4F85">
      <w:pPr>
        <w:spacing w:line="240" w:lineRule="auto"/>
        <w:rPr>
          <w:rFonts w:cstheme="minorHAnsi"/>
          <w:sz w:val="24"/>
          <w:szCs w:val="24"/>
          <w:lang w:val="nb-NO"/>
        </w:rPr>
      </w:pPr>
      <w:r w:rsidRPr="001C4F85">
        <w:rPr>
          <w:rFonts w:cstheme="minorHAnsi"/>
          <w:sz w:val="24"/>
          <w:szCs w:val="24"/>
          <w:lang w:val="nb-NO"/>
        </w:rPr>
        <w:t xml:space="preserve">Fremgangsmetoden er meget </w:t>
      </w:r>
      <w:r w:rsidR="00FC09BD" w:rsidRPr="001C4F85">
        <w:rPr>
          <w:rFonts w:cstheme="minorHAnsi"/>
          <w:sz w:val="24"/>
          <w:szCs w:val="24"/>
          <w:lang w:val="nb-NO"/>
        </w:rPr>
        <w:t>fremover.</w:t>
      </w:r>
      <w:r w:rsidR="00D27354" w:rsidRPr="001C4F85">
        <w:rPr>
          <w:rFonts w:cstheme="minorHAnsi"/>
          <w:sz w:val="24"/>
          <w:szCs w:val="24"/>
          <w:lang w:val="nb-NO"/>
        </w:rPr>
        <w:t xml:space="preserve"> </w:t>
      </w:r>
      <w:r w:rsidR="00D27354" w:rsidRPr="001C4F85">
        <w:rPr>
          <w:rFonts w:cstheme="minorHAnsi"/>
          <w:sz w:val="24"/>
          <w:szCs w:val="24"/>
          <w:lang w:val="nb-NO"/>
        </w:rPr>
        <w:fldChar w:fldCharType="begin"/>
      </w:r>
      <w:r w:rsidR="00D27354" w:rsidRPr="001C4F85">
        <w:rPr>
          <w:rFonts w:cstheme="minorHAnsi"/>
          <w:sz w:val="24"/>
          <w:szCs w:val="24"/>
          <w:lang w:val="nb-NO"/>
        </w:rPr>
        <w:instrText xml:space="preserve"> ADDIN ZOTERO_ITEM CSL_CITATION {"citationID":"G1kiEJwt","properties":{"formattedCitation":"(\\uc0\\u216{}stby, u.\\uc0\\u229{}., 56)","plainCitation":"(Østby, u.å., 56)","noteIndex":0},"citationItems":[{"id":57,"uris":["http://zotero.org/users/9121053/items/KMG8RIRN"],"uri":["http://zotero.org/users/9121053/items/KMG8RIRN"],"itemData":{"id":57,"type":"article","title":"TK2100_01-Kryptering.pdf","author":[{"family":"Østby","given":"Bengt"}]},"locator":"56","label":"page"}],"schema":"https://github.com/citation-style-language/schema/raw/master/csl-citation.json"} </w:instrText>
      </w:r>
      <w:r w:rsidR="00D27354" w:rsidRPr="001C4F85">
        <w:rPr>
          <w:rFonts w:cstheme="minorHAnsi"/>
          <w:sz w:val="24"/>
          <w:szCs w:val="24"/>
          <w:lang w:val="nb-NO"/>
        </w:rPr>
        <w:fldChar w:fldCharType="separate"/>
      </w:r>
      <w:r w:rsidR="00D27354" w:rsidRPr="001C4F85">
        <w:rPr>
          <w:rFonts w:cstheme="minorHAnsi"/>
          <w:sz w:val="24"/>
          <w:szCs w:val="24"/>
          <w:lang w:val="nb-NO"/>
        </w:rPr>
        <w:t>(Østby, u.å., 56)</w:t>
      </w:r>
      <w:r w:rsidR="00D27354" w:rsidRPr="001C4F85">
        <w:rPr>
          <w:rFonts w:cstheme="minorHAnsi"/>
          <w:sz w:val="24"/>
          <w:szCs w:val="24"/>
          <w:lang w:val="nb-NO"/>
        </w:rPr>
        <w:fldChar w:fldCharType="end"/>
      </w:r>
      <w:r w:rsidR="00D27354" w:rsidRPr="001C4F85">
        <w:rPr>
          <w:rFonts w:cstheme="minorHAnsi"/>
          <w:sz w:val="24"/>
          <w:szCs w:val="24"/>
          <w:lang w:val="nb-NO"/>
        </w:rPr>
        <w:t xml:space="preserve"> </w:t>
      </w:r>
      <w:r w:rsidR="00FC09BD" w:rsidRPr="001C4F85">
        <w:rPr>
          <w:rFonts w:cstheme="minorHAnsi"/>
          <w:sz w:val="24"/>
          <w:szCs w:val="24"/>
          <w:lang w:val="nb-NO"/>
        </w:rPr>
        <w:t>Benyttet lært formel for RSA:</w:t>
      </w:r>
    </w:p>
    <w:p w14:paraId="30184693" w14:textId="77777777" w:rsidR="00B76BD4" w:rsidRPr="001C4F85" w:rsidRDefault="00BF60A6" w:rsidP="001C4F85">
      <w:pPr>
        <w:spacing w:line="240" w:lineRule="auto"/>
        <w:rPr>
          <w:rFonts w:cstheme="minorHAnsi"/>
          <w:b/>
          <w:bCs/>
          <w:sz w:val="24"/>
          <w:szCs w:val="24"/>
          <w:lang w:val="nb-NO"/>
        </w:rPr>
      </w:pPr>
      <w:r w:rsidRPr="001C4F85">
        <w:rPr>
          <w:rFonts w:cstheme="minorHAnsi"/>
          <w:sz w:val="24"/>
          <w:szCs w:val="24"/>
          <w:lang w:val="nb-NO"/>
        </w:rPr>
        <w:t xml:space="preserve">m = </w:t>
      </w:r>
      <w:proofErr w:type="spellStart"/>
      <w:r w:rsidR="00C96C21" w:rsidRPr="001C4F85">
        <w:rPr>
          <w:rFonts w:cstheme="minorHAnsi"/>
          <w:sz w:val="24"/>
          <w:szCs w:val="24"/>
          <w:lang w:val="nb-NO"/>
        </w:rPr>
        <w:t>message</w:t>
      </w:r>
      <w:proofErr w:type="spellEnd"/>
      <w:r w:rsidR="006C10E1" w:rsidRPr="001C4F85">
        <w:rPr>
          <w:rFonts w:cstheme="minorHAnsi"/>
          <w:sz w:val="24"/>
          <w:szCs w:val="24"/>
          <w:lang w:val="nb-NO"/>
        </w:rPr>
        <w:br/>
        <w:t xml:space="preserve">c = </w:t>
      </w:r>
      <w:proofErr w:type="spellStart"/>
      <w:r w:rsidR="0049146A" w:rsidRPr="001C4F85">
        <w:rPr>
          <w:rFonts w:cstheme="minorHAnsi"/>
          <w:sz w:val="24"/>
          <w:szCs w:val="24"/>
          <w:lang w:val="nb-NO"/>
        </w:rPr>
        <w:t>cipher</w:t>
      </w:r>
      <w:proofErr w:type="spellEnd"/>
      <w:r w:rsidR="00C96C21" w:rsidRPr="001C4F85">
        <w:rPr>
          <w:rFonts w:cstheme="minorHAnsi"/>
          <w:sz w:val="24"/>
          <w:szCs w:val="24"/>
          <w:lang w:val="nb-NO"/>
        </w:rPr>
        <w:br/>
        <w:t xml:space="preserve">(n, e) = </w:t>
      </w:r>
      <w:proofErr w:type="spellStart"/>
      <w:r w:rsidR="00C96C21" w:rsidRPr="001C4F85">
        <w:rPr>
          <w:rFonts w:cstheme="minorHAnsi"/>
          <w:sz w:val="24"/>
          <w:szCs w:val="24"/>
          <w:lang w:val="nb-NO"/>
        </w:rPr>
        <w:t>public</w:t>
      </w:r>
      <w:proofErr w:type="spellEnd"/>
      <w:r w:rsidR="00C96C21" w:rsidRPr="001C4F85">
        <w:rPr>
          <w:rFonts w:cstheme="minorHAnsi"/>
          <w:sz w:val="24"/>
          <w:szCs w:val="24"/>
          <w:lang w:val="nb-NO"/>
        </w:rPr>
        <w:t xml:space="preserve"> </w:t>
      </w:r>
      <w:proofErr w:type="spellStart"/>
      <w:r w:rsidR="00C96C21" w:rsidRPr="001C4F85">
        <w:rPr>
          <w:rFonts w:cstheme="minorHAnsi"/>
          <w:sz w:val="24"/>
          <w:szCs w:val="24"/>
          <w:lang w:val="nb-NO"/>
        </w:rPr>
        <w:t>key</w:t>
      </w:r>
      <w:proofErr w:type="spellEnd"/>
      <w:r w:rsidR="00C96C21" w:rsidRPr="001C4F85">
        <w:rPr>
          <w:rFonts w:cstheme="minorHAnsi"/>
          <w:sz w:val="24"/>
          <w:szCs w:val="24"/>
          <w:lang w:val="nb-NO"/>
        </w:rPr>
        <w:br/>
        <w:t xml:space="preserve">(n, d) = private </w:t>
      </w:r>
      <w:proofErr w:type="spellStart"/>
      <w:r w:rsidR="00C96C21" w:rsidRPr="001C4F85">
        <w:rPr>
          <w:rFonts w:cstheme="minorHAnsi"/>
          <w:sz w:val="24"/>
          <w:szCs w:val="24"/>
          <w:lang w:val="nb-NO"/>
        </w:rPr>
        <w:t>key</w:t>
      </w:r>
      <w:proofErr w:type="spellEnd"/>
      <w:r w:rsidR="00FC09BD" w:rsidRPr="001C4F85">
        <w:rPr>
          <w:rFonts w:cstheme="minorHAnsi"/>
          <w:sz w:val="24"/>
          <w:szCs w:val="24"/>
          <w:lang w:val="nb-NO"/>
        </w:rPr>
        <w:br/>
      </w:r>
      <w:r w:rsidR="00C263DF" w:rsidRPr="001C4F85">
        <w:rPr>
          <w:rFonts w:cstheme="minorHAnsi"/>
          <w:sz w:val="24"/>
          <w:szCs w:val="24"/>
          <w:lang w:val="nb-NO"/>
        </w:rPr>
        <w:t>1. For å kryptere</w:t>
      </w:r>
      <w:r w:rsidR="0049146A" w:rsidRPr="001C4F85">
        <w:rPr>
          <w:rFonts w:cstheme="minorHAnsi"/>
          <w:sz w:val="24"/>
          <w:szCs w:val="24"/>
          <w:lang w:val="nb-NO"/>
        </w:rPr>
        <w:t>:</w:t>
      </w:r>
      <w:r w:rsidR="0049146A" w:rsidRPr="001C4F85">
        <w:rPr>
          <w:rFonts w:cstheme="minorHAnsi"/>
          <w:sz w:val="24"/>
          <w:szCs w:val="24"/>
          <w:lang w:val="nb-NO"/>
        </w:rPr>
        <w:tab/>
      </w:r>
      <w:r w:rsidR="00C263DF" w:rsidRPr="001C4F85">
        <w:rPr>
          <w:rFonts w:cstheme="minorHAnsi"/>
          <w:sz w:val="24"/>
          <w:szCs w:val="24"/>
          <w:lang w:val="nb-NO"/>
        </w:rPr>
        <w:t xml:space="preserve">c = </w:t>
      </w:r>
      <w:proofErr w:type="spellStart"/>
      <w:r w:rsidR="00C263DF" w:rsidRPr="001C4F85">
        <w:rPr>
          <w:rFonts w:cstheme="minorHAnsi"/>
          <w:sz w:val="24"/>
          <w:szCs w:val="24"/>
          <w:lang w:val="nb-NO"/>
        </w:rPr>
        <w:t>m</w:t>
      </w:r>
      <w:r w:rsidR="0049146A" w:rsidRPr="001C4F85">
        <w:rPr>
          <w:rFonts w:cstheme="minorHAnsi"/>
          <w:sz w:val="24"/>
          <w:szCs w:val="24"/>
          <w:lang w:val="nb-NO"/>
        </w:rPr>
        <w:t>^</w:t>
      </w:r>
      <w:r w:rsidR="00C263DF" w:rsidRPr="001C4F85">
        <w:rPr>
          <w:rFonts w:cstheme="minorHAnsi"/>
          <w:sz w:val="24"/>
          <w:szCs w:val="24"/>
          <w:lang w:val="nb-NO"/>
        </w:rPr>
        <w:t>e</w:t>
      </w:r>
      <w:proofErr w:type="spellEnd"/>
      <w:r w:rsidR="00C263DF" w:rsidRPr="001C4F85">
        <w:rPr>
          <w:rFonts w:cstheme="minorHAnsi"/>
          <w:sz w:val="24"/>
          <w:szCs w:val="24"/>
          <w:lang w:val="nb-NO"/>
        </w:rPr>
        <w:t xml:space="preserve"> mod n </w:t>
      </w:r>
      <w:r w:rsidR="00C263DF" w:rsidRPr="001C4F85">
        <w:rPr>
          <w:rFonts w:cstheme="minorHAnsi"/>
          <w:sz w:val="24"/>
          <w:szCs w:val="24"/>
          <w:lang w:val="nb-NO"/>
        </w:rPr>
        <w:br/>
      </w:r>
      <w:r w:rsidR="00C263DF" w:rsidRPr="001C4F85">
        <w:rPr>
          <w:rFonts w:cstheme="minorHAnsi"/>
          <w:sz w:val="24"/>
          <w:szCs w:val="24"/>
          <w:lang w:val="nb-NO"/>
        </w:rPr>
        <w:t>2. For å dekryptere</w:t>
      </w:r>
      <w:r w:rsidR="0049146A" w:rsidRPr="001C4F85">
        <w:rPr>
          <w:rFonts w:cstheme="minorHAnsi"/>
          <w:sz w:val="24"/>
          <w:szCs w:val="24"/>
          <w:lang w:val="nb-NO"/>
        </w:rPr>
        <w:t>:</w:t>
      </w:r>
      <w:r w:rsidR="0049146A" w:rsidRPr="001C4F85">
        <w:rPr>
          <w:rFonts w:cstheme="minorHAnsi"/>
          <w:sz w:val="24"/>
          <w:szCs w:val="24"/>
          <w:lang w:val="nb-NO"/>
        </w:rPr>
        <w:tab/>
      </w:r>
      <w:r w:rsidR="00C263DF" w:rsidRPr="001C4F85">
        <w:rPr>
          <w:rFonts w:cstheme="minorHAnsi"/>
          <w:sz w:val="24"/>
          <w:szCs w:val="24"/>
          <w:lang w:val="nb-NO"/>
        </w:rPr>
        <w:t xml:space="preserve">m = </w:t>
      </w:r>
      <w:proofErr w:type="spellStart"/>
      <w:r w:rsidR="00C263DF" w:rsidRPr="001C4F85">
        <w:rPr>
          <w:rFonts w:cstheme="minorHAnsi"/>
          <w:sz w:val="24"/>
          <w:szCs w:val="24"/>
          <w:lang w:val="nb-NO"/>
        </w:rPr>
        <w:t>c</w:t>
      </w:r>
      <w:r w:rsidR="0049146A" w:rsidRPr="001C4F85">
        <w:rPr>
          <w:rFonts w:cstheme="minorHAnsi"/>
          <w:sz w:val="24"/>
          <w:szCs w:val="24"/>
          <w:lang w:val="nb-NO"/>
        </w:rPr>
        <w:t>^</w:t>
      </w:r>
      <w:r w:rsidR="00C263DF" w:rsidRPr="001C4F85">
        <w:rPr>
          <w:rFonts w:cstheme="minorHAnsi"/>
          <w:sz w:val="24"/>
          <w:szCs w:val="24"/>
          <w:lang w:val="nb-NO"/>
        </w:rPr>
        <w:t>d</w:t>
      </w:r>
      <w:proofErr w:type="spellEnd"/>
      <w:r w:rsidR="00C263DF" w:rsidRPr="001C4F85">
        <w:rPr>
          <w:rFonts w:cstheme="minorHAnsi"/>
          <w:sz w:val="24"/>
          <w:szCs w:val="24"/>
          <w:lang w:val="nb-NO"/>
        </w:rPr>
        <w:t xml:space="preserve"> mod n</w:t>
      </w:r>
      <w:r w:rsidR="00C263DF" w:rsidRPr="001C4F85">
        <w:rPr>
          <w:rFonts w:cstheme="minorHAnsi"/>
          <w:b/>
          <w:bCs/>
          <w:sz w:val="24"/>
          <w:szCs w:val="24"/>
          <w:lang w:val="nb-NO"/>
        </w:rPr>
        <w:t xml:space="preserve"> </w:t>
      </w:r>
    </w:p>
    <w:p w14:paraId="0D7A4879" w14:textId="77777777" w:rsidR="00B76BD4" w:rsidRPr="001C4F85" w:rsidRDefault="00B76BD4" w:rsidP="001C4F85">
      <w:pPr>
        <w:spacing w:line="240" w:lineRule="auto"/>
        <w:rPr>
          <w:rFonts w:cstheme="minorHAnsi"/>
          <w:b/>
          <w:bCs/>
          <w:sz w:val="24"/>
          <w:szCs w:val="24"/>
          <w:lang w:val="nb-NO"/>
        </w:rPr>
      </w:pPr>
      <w:r w:rsidRPr="001C4F85">
        <w:rPr>
          <w:rFonts w:cstheme="minorHAnsi"/>
          <w:b/>
          <w:bCs/>
          <w:noProof/>
          <w:sz w:val="24"/>
          <w:szCs w:val="24"/>
          <w:lang w:val="nb-NO"/>
        </w:rPr>
        <w:drawing>
          <wp:inline distT="0" distB="0" distL="0" distR="0" wp14:anchorId="7232FF23" wp14:editId="4A1641A5">
            <wp:extent cx="5728970" cy="4662170"/>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8970" cy="4662170"/>
                    </a:xfrm>
                    <a:prstGeom prst="rect">
                      <a:avLst/>
                    </a:prstGeom>
                    <a:noFill/>
                    <a:ln>
                      <a:noFill/>
                    </a:ln>
                  </pic:spPr>
                </pic:pic>
              </a:graphicData>
            </a:graphic>
          </wp:inline>
        </w:drawing>
      </w:r>
    </w:p>
    <w:p w14:paraId="07BD06AF" w14:textId="327F4624" w:rsidR="00581882" w:rsidRPr="001C4F85" w:rsidRDefault="00B76BD4" w:rsidP="001C4F85">
      <w:pPr>
        <w:spacing w:line="240" w:lineRule="auto"/>
        <w:rPr>
          <w:rFonts w:cstheme="minorHAnsi"/>
          <w:sz w:val="24"/>
          <w:szCs w:val="24"/>
          <w:lang w:val="nb-NO"/>
        </w:rPr>
      </w:pPr>
      <w:r w:rsidRPr="001C4F85">
        <w:rPr>
          <w:rFonts w:cstheme="minorHAnsi"/>
          <w:sz w:val="24"/>
          <w:szCs w:val="24"/>
          <w:lang w:val="nb-NO"/>
        </w:rPr>
        <w:t xml:space="preserve">Ved å benytte </w:t>
      </w:r>
      <w:r w:rsidR="00BA23E3" w:rsidRPr="001C4F85">
        <w:rPr>
          <w:rFonts w:cstheme="minorHAnsi"/>
          <w:sz w:val="24"/>
          <w:szCs w:val="24"/>
          <w:lang w:val="nb-NO"/>
        </w:rPr>
        <w:t>formel beskrevet over</w:t>
      </w:r>
      <w:r w:rsidR="00E85FBE" w:rsidRPr="001C4F85">
        <w:rPr>
          <w:rFonts w:cstheme="minorHAnsi"/>
          <w:sz w:val="24"/>
          <w:szCs w:val="24"/>
          <w:lang w:val="nb-NO"/>
        </w:rPr>
        <w:t>,</w:t>
      </w:r>
      <w:r w:rsidR="00BA23E3" w:rsidRPr="001C4F85">
        <w:rPr>
          <w:rFonts w:cstheme="minorHAnsi"/>
          <w:sz w:val="24"/>
          <w:szCs w:val="24"/>
          <w:lang w:val="nb-NO"/>
        </w:rPr>
        <w:t xml:space="preserve"> dekrypter</w:t>
      </w:r>
      <w:r w:rsidR="00E85FBE" w:rsidRPr="001C4F85">
        <w:rPr>
          <w:rFonts w:cstheme="minorHAnsi"/>
          <w:sz w:val="24"/>
          <w:szCs w:val="24"/>
          <w:lang w:val="nb-NO"/>
        </w:rPr>
        <w:t xml:space="preserve">te </w:t>
      </w:r>
      <w:r w:rsidR="004A0EA8" w:rsidRPr="001C4F85">
        <w:rPr>
          <w:rFonts w:cstheme="minorHAnsi"/>
          <w:sz w:val="24"/>
          <w:szCs w:val="24"/>
          <w:lang w:val="nb-NO"/>
        </w:rPr>
        <w:t xml:space="preserve">jeg </w:t>
      </w:r>
      <w:r w:rsidR="00A433F0" w:rsidRPr="001C4F85">
        <w:rPr>
          <w:rFonts w:cstheme="minorHAnsi"/>
          <w:sz w:val="24"/>
          <w:szCs w:val="24"/>
          <w:lang w:val="nb-NO"/>
        </w:rPr>
        <w:t xml:space="preserve">gitt </w:t>
      </w:r>
      <w:r w:rsidR="004A0EA8" w:rsidRPr="001C4F85">
        <w:rPr>
          <w:rFonts w:cstheme="minorHAnsi"/>
          <w:sz w:val="24"/>
          <w:szCs w:val="24"/>
          <w:lang w:val="nb-NO"/>
        </w:rPr>
        <w:t>sett med tall</w:t>
      </w:r>
      <w:r w:rsidR="000E683D" w:rsidRPr="001C4F85">
        <w:rPr>
          <w:rFonts w:cstheme="minorHAnsi"/>
          <w:sz w:val="24"/>
          <w:szCs w:val="24"/>
          <w:lang w:val="nb-NO"/>
        </w:rPr>
        <w:t xml:space="preserve"> fra oppgaven</w:t>
      </w:r>
      <w:r w:rsidR="004A0EA8" w:rsidRPr="001C4F85">
        <w:rPr>
          <w:rFonts w:cstheme="minorHAnsi"/>
          <w:sz w:val="24"/>
          <w:szCs w:val="24"/>
          <w:lang w:val="nb-NO"/>
        </w:rPr>
        <w:t xml:space="preserve"> og fikk en melding skrevet i ASCII og oversatt til «Du kan RSA»</w:t>
      </w:r>
      <w:r w:rsidR="002E1119" w:rsidRPr="001C4F85">
        <w:rPr>
          <w:rFonts w:cstheme="minorHAnsi"/>
          <w:sz w:val="24"/>
          <w:szCs w:val="24"/>
          <w:lang w:val="nb-NO"/>
        </w:rPr>
        <w:t>.</w:t>
      </w:r>
    </w:p>
    <w:p w14:paraId="57B2A520" w14:textId="77777777" w:rsidR="00581882" w:rsidRPr="001C4F85" w:rsidRDefault="00581882" w:rsidP="001C4F85">
      <w:pPr>
        <w:spacing w:line="240" w:lineRule="auto"/>
        <w:rPr>
          <w:rFonts w:cstheme="minorHAnsi"/>
          <w:sz w:val="24"/>
          <w:szCs w:val="24"/>
          <w:lang w:val="nb-NO"/>
        </w:rPr>
      </w:pPr>
      <w:r w:rsidRPr="001C4F85">
        <w:rPr>
          <w:rFonts w:cstheme="minorHAnsi"/>
          <w:sz w:val="24"/>
          <w:szCs w:val="24"/>
          <w:lang w:val="nb-NO"/>
        </w:rPr>
        <w:br w:type="page"/>
      </w:r>
    </w:p>
    <w:p w14:paraId="6B54E26C" w14:textId="7C636CE9" w:rsidR="00845E45" w:rsidRDefault="00581882" w:rsidP="001C4F85">
      <w:pPr>
        <w:spacing w:line="240" w:lineRule="auto"/>
        <w:rPr>
          <w:rFonts w:cstheme="minorHAnsi"/>
          <w:sz w:val="24"/>
          <w:szCs w:val="24"/>
          <w:lang w:val="nb-NO"/>
        </w:rPr>
      </w:pPr>
      <w:r w:rsidRPr="001C4F85">
        <w:rPr>
          <w:rFonts w:cstheme="minorHAnsi"/>
          <w:b/>
          <w:bCs/>
          <w:sz w:val="24"/>
          <w:szCs w:val="24"/>
          <w:lang w:val="nb-NO"/>
        </w:rPr>
        <w:lastRenderedPageBreak/>
        <w:t>Oppgave 6.</w:t>
      </w:r>
    </w:p>
    <w:p w14:paraId="363F64FE" w14:textId="2B17B2A8" w:rsidR="00AB5CD5" w:rsidRDefault="00AB5CD5" w:rsidP="001C4F85">
      <w:pPr>
        <w:spacing w:line="240" w:lineRule="auto"/>
        <w:rPr>
          <w:rFonts w:cstheme="minorHAnsi"/>
          <w:sz w:val="24"/>
          <w:szCs w:val="24"/>
          <w:lang w:val="nb-NO"/>
        </w:rPr>
      </w:pPr>
      <w:r>
        <w:rPr>
          <w:rFonts w:cstheme="minorHAnsi"/>
          <w:sz w:val="24"/>
          <w:szCs w:val="24"/>
          <w:lang w:val="nb-NO"/>
        </w:rPr>
        <w:t xml:space="preserve">TCP/IP-modellen ble </w:t>
      </w:r>
      <w:r w:rsidR="002A342B">
        <w:rPr>
          <w:rFonts w:cstheme="minorHAnsi"/>
          <w:sz w:val="24"/>
          <w:szCs w:val="24"/>
          <w:lang w:val="nb-NO"/>
        </w:rPr>
        <w:t xml:space="preserve">laget og designet </w:t>
      </w:r>
      <w:r w:rsidR="002F0830">
        <w:rPr>
          <w:rFonts w:cstheme="minorHAnsi"/>
          <w:sz w:val="24"/>
          <w:szCs w:val="24"/>
          <w:lang w:val="nb-NO"/>
        </w:rPr>
        <w:t xml:space="preserve">tidlig i sine dager hvor man ikke tenkte på sikkerhet. Modellen </w:t>
      </w:r>
      <w:r w:rsidR="00123798">
        <w:rPr>
          <w:rFonts w:cstheme="minorHAnsi"/>
          <w:sz w:val="24"/>
          <w:szCs w:val="24"/>
          <w:lang w:val="nb-NO"/>
        </w:rPr>
        <w:t>ble et resultat av ARPANET som blir utviklet på 1970-tallet. Målet var for at internett skal</w:t>
      </w:r>
      <w:r w:rsidR="00454588">
        <w:rPr>
          <w:rFonts w:cstheme="minorHAnsi"/>
          <w:sz w:val="24"/>
          <w:szCs w:val="24"/>
          <w:lang w:val="nb-NO"/>
        </w:rPr>
        <w:t xml:space="preserve"> være</w:t>
      </w:r>
      <w:r w:rsidR="00123798">
        <w:rPr>
          <w:rFonts w:cstheme="minorHAnsi"/>
          <w:sz w:val="24"/>
          <w:szCs w:val="24"/>
          <w:lang w:val="nb-NO"/>
        </w:rPr>
        <w:t xml:space="preserve"> </w:t>
      </w:r>
      <w:r w:rsidR="008C078E">
        <w:rPr>
          <w:rFonts w:cstheme="minorHAnsi"/>
          <w:sz w:val="24"/>
          <w:szCs w:val="24"/>
          <w:lang w:val="nb-NO"/>
        </w:rPr>
        <w:t xml:space="preserve">troverdig og stabilt. Pakker skal fram uansett hvilken vei den dro selv om et led ble borte. </w:t>
      </w:r>
    </w:p>
    <w:p w14:paraId="358BFBE2" w14:textId="6AE79E70" w:rsidR="00F73958" w:rsidRDefault="00F73958" w:rsidP="001C4F85">
      <w:pPr>
        <w:spacing w:line="240" w:lineRule="auto"/>
        <w:rPr>
          <w:rFonts w:cstheme="minorHAnsi"/>
          <w:sz w:val="24"/>
          <w:szCs w:val="24"/>
          <w:lang w:val="nb-NO"/>
        </w:rPr>
      </w:pPr>
      <w:r>
        <w:rPr>
          <w:rFonts w:cstheme="minorHAnsi"/>
          <w:sz w:val="24"/>
          <w:szCs w:val="24"/>
          <w:lang w:val="nb-NO"/>
        </w:rPr>
        <w:t xml:space="preserve">Som skjent så er det forskjellige protokoller som benyttes i det forskjellige lagende i TCP/IP. </w:t>
      </w:r>
      <w:r w:rsidR="00906A3A">
        <w:rPr>
          <w:rFonts w:cstheme="minorHAnsi"/>
          <w:sz w:val="24"/>
          <w:szCs w:val="24"/>
          <w:lang w:val="nb-NO"/>
        </w:rPr>
        <w:br/>
      </w:r>
      <w:r>
        <w:rPr>
          <w:rFonts w:cstheme="minorHAnsi"/>
          <w:sz w:val="24"/>
          <w:szCs w:val="24"/>
          <w:lang w:val="nb-NO"/>
        </w:rPr>
        <w:t>I</w:t>
      </w:r>
      <w:r w:rsidR="00906A3A">
        <w:rPr>
          <w:rFonts w:cstheme="minorHAnsi"/>
          <w:sz w:val="24"/>
          <w:szCs w:val="24"/>
          <w:lang w:val="nb-NO"/>
        </w:rPr>
        <w:t xml:space="preserve"> linklaget benyttes det noe som heter ARP (</w:t>
      </w:r>
      <w:proofErr w:type="spellStart"/>
      <w:r w:rsidR="00D8045C" w:rsidRPr="00D8045C">
        <w:rPr>
          <w:rFonts w:cstheme="minorHAnsi"/>
          <w:sz w:val="24"/>
          <w:szCs w:val="24"/>
          <w:lang w:val="nb-NO"/>
        </w:rPr>
        <w:t>Address</w:t>
      </w:r>
      <w:proofErr w:type="spellEnd"/>
      <w:r w:rsidR="00D8045C" w:rsidRPr="00D8045C">
        <w:rPr>
          <w:rFonts w:cstheme="minorHAnsi"/>
          <w:sz w:val="24"/>
          <w:szCs w:val="24"/>
          <w:lang w:val="nb-NO"/>
        </w:rPr>
        <w:t xml:space="preserve"> Resolution </w:t>
      </w:r>
      <w:proofErr w:type="spellStart"/>
      <w:r w:rsidR="00D8045C" w:rsidRPr="00D8045C">
        <w:rPr>
          <w:rFonts w:cstheme="minorHAnsi"/>
          <w:sz w:val="24"/>
          <w:szCs w:val="24"/>
          <w:lang w:val="nb-NO"/>
        </w:rPr>
        <w:t>Protocol</w:t>
      </w:r>
      <w:proofErr w:type="spellEnd"/>
      <w:r w:rsidR="00D8045C">
        <w:rPr>
          <w:rFonts w:cstheme="minorHAnsi"/>
          <w:sz w:val="24"/>
          <w:szCs w:val="24"/>
          <w:lang w:val="nb-NO"/>
        </w:rPr>
        <w:t xml:space="preserve">). </w:t>
      </w:r>
      <w:r w:rsidR="002A73A6">
        <w:rPr>
          <w:rFonts w:cstheme="minorHAnsi"/>
          <w:sz w:val="24"/>
          <w:szCs w:val="24"/>
          <w:lang w:val="nb-NO"/>
        </w:rPr>
        <w:t xml:space="preserve">Denne protokollen sin jobber å kartlegge hvilken maskin som </w:t>
      </w:r>
      <w:r w:rsidR="00DE29B7">
        <w:rPr>
          <w:rFonts w:cstheme="minorHAnsi"/>
          <w:sz w:val="24"/>
          <w:szCs w:val="24"/>
          <w:lang w:val="nb-NO"/>
        </w:rPr>
        <w:t xml:space="preserve">eier hvilken IP-adresse. </w:t>
      </w:r>
    </w:p>
    <w:p w14:paraId="3EB73502" w14:textId="6D5E4BD4" w:rsidR="00792C4E" w:rsidRDefault="00DE29B7" w:rsidP="001C4F85">
      <w:pPr>
        <w:spacing w:line="240" w:lineRule="auto"/>
        <w:rPr>
          <w:rFonts w:cstheme="minorHAnsi"/>
          <w:sz w:val="24"/>
          <w:szCs w:val="24"/>
          <w:lang w:val="nb-NO"/>
        </w:rPr>
      </w:pPr>
      <w:r>
        <w:rPr>
          <w:rFonts w:cstheme="minorHAnsi"/>
          <w:sz w:val="24"/>
          <w:szCs w:val="24"/>
          <w:lang w:val="nb-NO"/>
        </w:rPr>
        <w:t xml:space="preserve">Hovedproblemet med </w:t>
      </w:r>
      <w:r w:rsidR="00454588">
        <w:rPr>
          <w:rFonts w:cstheme="minorHAnsi"/>
          <w:sz w:val="24"/>
          <w:szCs w:val="24"/>
          <w:lang w:val="nb-NO"/>
        </w:rPr>
        <w:t>denne protokollen</w:t>
      </w:r>
      <w:r>
        <w:rPr>
          <w:rFonts w:cstheme="minorHAnsi"/>
          <w:sz w:val="24"/>
          <w:szCs w:val="24"/>
          <w:lang w:val="nb-NO"/>
        </w:rPr>
        <w:t xml:space="preserve"> at den har ingen form for</w:t>
      </w:r>
      <w:r w:rsidR="00940013">
        <w:rPr>
          <w:rFonts w:cstheme="minorHAnsi"/>
          <w:sz w:val="24"/>
          <w:szCs w:val="24"/>
          <w:lang w:val="nb-NO"/>
        </w:rPr>
        <w:t xml:space="preserve"> autorisering som gjør det meget lett å </w:t>
      </w:r>
      <w:proofErr w:type="spellStart"/>
      <w:r w:rsidR="00940013">
        <w:rPr>
          <w:rFonts w:cstheme="minorHAnsi"/>
          <w:sz w:val="24"/>
          <w:szCs w:val="24"/>
          <w:lang w:val="nb-NO"/>
        </w:rPr>
        <w:t>spoofe</w:t>
      </w:r>
      <w:proofErr w:type="spellEnd"/>
      <w:r w:rsidR="00940013">
        <w:rPr>
          <w:rFonts w:cstheme="minorHAnsi"/>
          <w:sz w:val="24"/>
          <w:szCs w:val="24"/>
          <w:lang w:val="nb-NO"/>
        </w:rPr>
        <w:t xml:space="preserve"> inn feil </w:t>
      </w:r>
      <w:r w:rsidR="00CC2121">
        <w:rPr>
          <w:rFonts w:cstheme="minorHAnsi"/>
          <w:sz w:val="24"/>
          <w:szCs w:val="24"/>
          <w:lang w:val="nb-NO"/>
        </w:rPr>
        <w:t xml:space="preserve">MAC-adresse inn i det lokale nettverket. </w:t>
      </w:r>
      <w:r>
        <w:rPr>
          <w:rFonts w:cstheme="minorHAnsi"/>
          <w:sz w:val="24"/>
          <w:szCs w:val="24"/>
          <w:lang w:val="nb-NO"/>
        </w:rPr>
        <w:t xml:space="preserve"> </w:t>
      </w:r>
      <w:r w:rsidR="00194CBC">
        <w:rPr>
          <w:rFonts w:cstheme="minorHAnsi"/>
          <w:sz w:val="24"/>
          <w:szCs w:val="24"/>
          <w:lang w:val="nb-NO"/>
        </w:rPr>
        <w:t xml:space="preserve">Siden dette systemet er meget basert på tillit så er det </w:t>
      </w:r>
      <w:r w:rsidR="0099278C">
        <w:rPr>
          <w:rFonts w:cstheme="minorHAnsi"/>
          <w:sz w:val="24"/>
          <w:szCs w:val="24"/>
          <w:lang w:val="nb-NO"/>
        </w:rPr>
        <w:t>vanlig</w:t>
      </w:r>
      <w:r w:rsidR="00194CBC">
        <w:rPr>
          <w:rFonts w:cstheme="minorHAnsi"/>
          <w:sz w:val="24"/>
          <w:szCs w:val="24"/>
          <w:lang w:val="nb-NO"/>
        </w:rPr>
        <w:t xml:space="preserve"> når en maskin kobler seg på nettverket om hvem som har hvilken MAC-adresser og hvilken IPv4</w:t>
      </w:r>
      <w:r w:rsidR="00792C4E">
        <w:rPr>
          <w:rFonts w:cstheme="minorHAnsi"/>
          <w:sz w:val="24"/>
          <w:szCs w:val="24"/>
          <w:lang w:val="nb-NO"/>
        </w:rPr>
        <w:t xml:space="preserve"> adresser dem tilhører. </w:t>
      </w:r>
      <w:r w:rsidR="00792C4E">
        <w:rPr>
          <w:rFonts w:cstheme="minorHAnsi"/>
          <w:sz w:val="24"/>
          <w:szCs w:val="24"/>
          <w:lang w:val="nb-NO"/>
        </w:rPr>
        <w:br/>
      </w:r>
    </w:p>
    <w:p w14:paraId="63FEF6B9" w14:textId="0BB14057" w:rsidR="00F7016F" w:rsidRDefault="00F7016F" w:rsidP="00C602C9">
      <w:pPr>
        <w:pStyle w:val="ListParagraph"/>
        <w:numPr>
          <w:ilvl w:val="0"/>
          <w:numId w:val="4"/>
        </w:numPr>
        <w:spacing w:line="240" w:lineRule="auto"/>
        <w:rPr>
          <w:rFonts w:cstheme="minorHAnsi"/>
          <w:sz w:val="24"/>
          <w:szCs w:val="24"/>
          <w:lang w:val="nb-NO"/>
        </w:rPr>
      </w:pPr>
      <w:r w:rsidRPr="00C602C9">
        <w:rPr>
          <w:rFonts w:cstheme="minorHAnsi"/>
          <w:sz w:val="24"/>
          <w:szCs w:val="24"/>
          <w:lang w:val="nb-NO"/>
        </w:rPr>
        <w:t xml:space="preserve">Alice sin maskin gjør en ARP </w:t>
      </w:r>
      <w:proofErr w:type="spellStart"/>
      <w:r w:rsidRPr="00C602C9">
        <w:rPr>
          <w:rFonts w:cstheme="minorHAnsi"/>
          <w:sz w:val="24"/>
          <w:szCs w:val="24"/>
          <w:lang w:val="nb-NO"/>
        </w:rPr>
        <w:t>broadcast</w:t>
      </w:r>
      <w:proofErr w:type="spellEnd"/>
      <w:r w:rsidRPr="00C602C9">
        <w:rPr>
          <w:rFonts w:cstheme="minorHAnsi"/>
          <w:sz w:val="24"/>
          <w:szCs w:val="24"/>
          <w:lang w:val="nb-NO"/>
        </w:rPr>
        <w:t xml:space="preserve"> for </w:t>
      </w:r>
      <w:r w:rsidR="00904195" w:rsidRPr="00C602C9">
        <w:rPr>
          <w:rFonts w:cstheme="minorHAnsi"/>
          <w:sz w:val="24"/>
          <w:szCs w:val="24"/>
          <w:lang w:val="nb-NO"/>
        </w:rPr>
        <w:t xml:space="preserve">å fylle sin tabell. Eve sender ut sin MAC- adresse og </w:t>
      </w:r>
      <w:r w:rsidR="00C602C9" w:rsidRPr="00C602C9">
        <w:rPr>
          <w:rFonts w:cstheme="minorHAnsi"/>
          <w:sz w:val="24"/>
          <w:szCs w:val="24"/>
          <w:lang w:val="nb-NO"/>
        </w:rPr>
        <w:t xml:space="preserve">bruker Bob sin IPv4-adresse. </w:t>
      </w:r>
    </w:p>
    <w:p w14:paraId="56B50DD4" w14:textId="018988BF" w:rsidR="00C602C9" w:rsidRDefault="00C602C9" w:rsidP="00C602C9">
      <w:pPr>
        <w:pStyle w:val="ListParagraph"/>
        <w:numPr>
          <w:ilvl w:val="0"/>
          <w:numId w:val="4"/>
        </w:numPr>
        <w:spacing w:line="240" w:lineRule="auto"/>
        <w:rPr>
          <w:rFonts w:cstheme="minorHAnsi"/>
          <w:sz w:val="24"/>
          <w:szCs w:val="24"/>
          <w:lang w:val="nb-NO"/>
        </w:rPr>
      </w:pPr>
      <w:r>
        <w:rPr>
          <w:rFonts w:cstheme="minorHAnsi"/>
          <w:sz w:val="24"/>
          <w:szCs w:val="24"/>
          <w:lang w:val="nb-NO"/>
        </w:rPr>
        <w:t xml:space="preserve">Bob sin maskin gjør også en ARP </w:t>
      </w:r>
      <w:proofErr w:type="spellStart"/>
      <w:r>
        <w:rPr>
          <w:rFonts w:cstheme="minorHAnsi"/>
          <w:sz w:val="24"/>
          <w:szCs w:val="24"/>
          <w:lang w:val="nb-NO"/>
        </w:rPr>
        <w:t>broadcast</w:t>
      </w:r>
      <w:proofErr w:type="spellEnd"/>
      <w:r>
        <w:rPr>
          <w:rFonts w:cstheme="minorHAnsi"/>
          <w:sz w:val="24"/>
          <w:szCs w:val="24"/>
          <w:lang w:val="nb-NO"/>
        </w:rPr>
        <w:t xml:space="preserve"> for å fylle/oppdatere sin tabell og Eve sender ut sin MAC-adresse og </w:t>
      </w:r>
      <w:r w:rsidR="005F4A59">
        <w:rPr>
          <w:rFonts w:cstheme="minorHAnsi"/>
          <w:sz w:val="24"/>
          <w:szCs w:val="24"/>
          <w:lang w:val="nb-NO"/>
        </w:rPr>
        <w:t xml:space="preserve">Alice sin IPv4 adresse. </w:t>
      </w:r>
    </w:p>
    <w:p w14:paraId="09F14E79" w14:textId="1853B964" w:rsidR="005F4A59" w:rsidRDefault="005F4A59" w:rsidP="005F4A59">
      <w:pPr>
        <w:pStyle w:val="ListParagraph"/>
        <w:numPr>
          <w:ilvl w:val="0"/>
          <w:numId w:val="4"/>
        </w:numPr>
        <w:spacing w:line="240" w:lineRule="auto"/>
        <w:rPr>
          <w:rFonts w:cstheme="minorHAnsi"/>
          <w:sz w:val="24"/>
          <w:szCs w:val="24"/>
          <w:lang w:val="nb-NO"/>
        </w:rPr>
      </w:pPr>
      <w:r>
        <w:rPr>
          <w:rFonts w:cstheme="minorHAnsi"/>
          <w:sz w:val="24"/>
          <w:szCs w:val="24"/>
          <w:lang w:val="nb-NO"/>
        </w:rPr>
        <w:t xml:space="preserve">Alice beholder de </w:t>
      </w:r>
      <w:r w:rsidR="00D459F8">
        <w:rPr>
          <w:rFonts w:cstheme="minorHAnsi"/>
          <w:sz w:val="24"/>
          <w:szCs w:val="24"/>
          <w:lang w:val="nb-NO"/>
        </w:rPr>
        <w:t>originale</w:t>
      </w:r>
      <w:r>
        <w:rPr>
          <w:rFonts w:cstheme="minorHAnsi"/>
          <w:sz w:val="24"/>
          <w:szCs w:val="24"/>
          <w:lang w:val="nb-NO"/>
        </w:rPr>
        <w:t xml:space="preserve"> og riktige MAC og IPv4-adressene. </w:t>
      </w:r>
    </w:p>
    <w:p w14:paraId="22FD33DF" w14:textId="17B5BB0E" w:rsidR="005F4A59" w:rsidRDefault="00D459F8" w:rsidP="00D459F8">
      <w:pPr>
        <w:spacing w:line="240" w:lineRule="auto"/>
        <w:rPr>
          <w:rFonts w:cstheme="minorHAnsi"/>
          <w:sz w:val="24"/>
          <w:szCs w:val="24"/>
          <w:lang w:val="nb-NO"/>
        </w:rPr>
      </w:pPr>
      <w:r>
        <w:rPr>
          <w:rFonts w:cstheme="minorHAnsi"/>
          <w:sz w:val="24"/>
          <w:szCs w:val="24"/>
          <w:lang w:val="nb-NO"/>
        </w:rPr>
        <w:t xml:space="preserve">Nå som Alice skal sende noe til Bob eller Bob skal sende til Alice vill data gå igjennom Eve sin maskin. </w:t>
      </w:r>
    </w:p>
    <w:p w14:paraId="3FD93A6E" w14:textId="77777777" w:rsidR="008344BC" w:rsidRDefault="008344BC" w:rsidP="00D459F8">
      <w:pPr>
        <w:spacing w:line="240" w:lineRule="auto"/>
        <w:rPr>
          <w:rFonts w:cstheme="minorHAnsi"/>
          <w:sz w:val="24"/>
          <w:szCs w:val="24"/>
          <w:lang w:val="nb-NO"/>
        </w:rPr>
      </w:pPr>
    </w:p>
    <w:p w14:paraId="162E1C85" w14:textId="2BE02301" w:rsidR="008344BC" w:rsidRDefault="008344BC" w:rsidP="00D459F8">
      <w:pPr>
        <w:spacing w:line="240" w:lineRule="auto"/>
        <w:rPr>
          <w:rFonts w:cstheme="minorHAnsi"/>
          <w:sz w:val="24"/>
          <w:szCs w:val="24"/>
          <w:lang w:val="nb-NO"/>
        </w:rPr>
      </w:pPr>
      <w:r>
        <w:rPr>
          <w:noProof/>
        </w:rPr>
        <w:drawing>
          <wp:inline distT="0" distB="0" distL="0" distR="0" wp14:anchorId="4E103AC6" wp14:editId="4C0ED8FC">
            <wp:extent cx="5731510" cy="2913380"/>
            <wp:effectExtent l="0" t="0" r="2540" b="1270"/>
            <wp:docPr id="7" name="Picture 7" descr="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lt tex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913380"/>
                    </a:xfrm>
                    <a:prstGeom prst="rect">
                      <a:avLst/>
                    </a:prstGeom>
                    <a:noFill/>
                    <a:ln>
                      <a:noFill/>
                    </a:ln>
                  </pic:spPr>
                </pic:pic>
              </a:graphicData>
            </a:graphic>
          </wp:inline>
        </w:drawing>
      </w:r>
    </w:p>
    <w:p w14:paraId="551766B2" w14:textId="096F7A8B" w:rsidR="008344BC" w:rsidRPr="00D459F8" w:rsidRDefault="008344BC" w:rsidP="00D459F8">
      <w:pPr>
        <w:spacing w:line="240" w:lineRule="auto"/>
        <w:rPr>
          <w:rFonts w:cstheme="minorHAnsi"/>
          <w:sz w:val="24"/>
          <w:szCs w:val="24"/>
          <w:lang w:val="nb-NO"/>
        </w:rPr>
      </w:pPr>
      <w:r>
        <w:rPr>
          <w:rFonts w:cstheme="minorHAnsi"/>
          <w:sz w:val="24"/>
          <w:szCs w:val="24"/>
          <w:lang w:val="nb-NO"/>
        </w:rPr>
        <w:fldChar w:fldCharType="begin"/>
      </w:r>
      <w:r>
        <w:rPr>
          <w:rFonts w:cstheme="minorHAnsi"/>
          <w:sz w:val="24"/>
          <w:szCs w:val="24"/>
          <w:lang w:val="nb-NO"/>
        </w:rPr>
        <w:instrText xml:space="preserve"> ADDIN ZOTERO_ITEM CSL_CITATION {"citationID":"1m6siP3B","properties":{"formattedCitation":"(SRJanel [2017] 2022, fig. 1)","plainCitation":"(SRJanel [2017] 2022, fig. 1)","noteIndex":0},"citationItems":[{"id":71,"uris":["http://zotero.org/users/9121053/items/8C9DINNH"],"uri":["http://zotero.org/users/9121053/items/8C9DINNH"],"itemData":{"id":71,"type":"book","abstract":"Arp Poisoning tool in C using raw sockets","genre":"C","note":"original-date: 2017-02-27T02:08:32Z","source":"GitHub","title":"ARP Poisoning","URL":"https://github.com/SRJanel/arp_poisoning","author":[{"family":"SRJanel","given":""}],"accessed":{"date-parts":[["2022",6,7]]},"issued":{"date-parts":[["2022",2,25]]}},"locator":"1","label":"figure"}],"schema":"https://github.com/citation-style-language/schema/raw/master/csl-citation.json"} </w:instrText>
      </w:r>
      <w:r>
        <w:rPr>
          <w:rFonts w:cstheme="minorHAnsi"/>
          <w:sz w:val="24"/>
          <w:szCs w:val="24"/>
          <w:lang w:val="nb-NO"/>
        </w:rPr>
        <w:fldChar w:fldCharType="separate"/>
      </w:r>
      <w:r w:rsidRPr="008344BC">
        <w:rPr>
          <w:rFonts w:ascii="Calibri" w:hAnsi="Calibri" w:cs="Calibri"/>
          <w:sz w:val="24"/>
        </w:rPr>
        <w:t>(</w:t>
      </w:r>
      <w:proofErr w:type="spellStart"/>
      <w:r w:rsidRPr="008344BC">
        <w:rPr>
          <w:rFonts w:ascii="Calibri" w:hAnsi="Calibri" w:cs="Calibri"/>
          <w:sz w:val="24"/>
        </w:rPr>
        <w:t>SRJanel</w:t>
      </w:r>
      <w:proofErr w:type="spellEnd"/>
      <w:r w:rsidRPr="008344BC">
        <w:rPr>
          <w:rFonts w:ascii="Calibri" w:hAnsi="Calibri" w:cs="Calibri"/>
          <w:sz w:val="24"/>
        </w:rPr>
        <w:t xml:space="preserve"> [2017] 2022, fig. 1)</w:t>
      </w:r>
      <w:r>
        <w:rPr>
          <w:rFonts w:cstheme="minorHAnsi"/>
          <w:sz w:val="24"/>
          <w:szCs w:val="24"/>
          <w:lang w:val="nb-NO"/>
        </w:rPr>
        <w:fldChar w:fldCharType="end"/>
      </w:r>
    </w:p>
    <w:p w14:paraId="5427A1E1" w14:textId="77777777" w:rsidR="00845E45" w:rsidRPr="001C4F85" w:rsidRDefault="00845E45" w:rsidP="001C4F85">
      <w:pPr>
        <w:spacing w:line="240" w:lineRule="auto"/>
        <w:rPr>
          <w:rFonts w:cstheme="minorHAnsi"/>
          <w:sz w:val="24"/>
          <w:szCs w:val="24"/>
          <w:lang w:val="nb-NO"/>
        </w:rPr>
      </w:pPr>
      <w:r w:rsidRPr="001C4F85">
        <w:rPr>
          <w:rFonts w:cstheme="minorHAnsi"/>
          <w:sz w:val="24"/>
          <w:szCs w:val="24"/>
          <w:lang w:val="nb-NO"/>
        </w:rPr>
        <w:br w:type="page"/>
      </w:r>
    </w:p>
    <w:p w14:paraId="1F2EA066" w14:textId="77777777" w:rsidR="00CA4062" w:rsidRPr="001C4F85" w:rsidRDefault="00CA4062" w:rsidP="001C4F85">
      <w:pPr>
        <w:spacing w:line="240" w:lineRule="auto"/>
        <w:rPr>
          <w:rFonts w:cstheme="minorHAnsi"/>
          <w:sz w:val="24"/>
          <w:szCs w:val="24"/>
          <w:lang w:val="nb-NO"/>
        </w:rPr>
      </w:pPr>
      <w:r w:rsidRPr="001C4F85">
        <w:rPr>
          <w:rFonts w:cstheme="minorHAnsi"/>
          <w:b/>
          <w:bCs/>
          <w:sz w:val="24"/>
          <w:szCs w:val="24"/>
          <w:lang w:val="nb-NO"/>
        </w:rPr>
        <w:lastRenderedPageBreak/>
        <w:t>Oppgave 7.</w:t>
      </w:r>
    </w:p>
    <w:p w14:paraId="5ACC32EF" w14:textId="77777777" w:rsidR="00CA4062" w:rsidRPr="001C4F85" w:rsidRDefault="00CA4062" w:rsidP="001C4F85">
      <w:pPr>
        <w:spacing w:line="240" w:lineRule="auto"/>
        <w:rPr>
          <w:rFonts w:cstheme="minorHAnsi"/>
          <w:sz w:val="24"/>
          <w:szCs w:val="24"/>
          <w:lang w:val="nb-NO"/>
        </w:rPr>
      </w:pPr>
      <w:r w:rsidRPr="001C4F85">
        <w:rPr>
          <w:rFonts w:cstheme="minorHAnsi"/>
          <w:sz w:val="24"/>
          <w:szCs w:val="24"/>
          <w:lang w:val="nb-NO"/>
        </w:rPr>
        <w:t>Phising er praksisen hvor en hacker sender epost eller andre meldinger for å skaffe personlig informasjon og passord. I majoritetene av tilfellene masker hackeren seg bak noe troverdig som en offentlig tjeneste, bank eller store skjente selskap. I denne eposten ligger det gjerne en URL som offeret skal klikke inn på for å aktivere fellen. Avhengig av nettsiden kan den kjøre scripts for å hente data fra maskinen eller være så enkel at bruker selv skriver inn informasjon i et felt. Skal sies at det finnes flere metoder som prinsipielt gjøre det samme; vishing som er å ringe ut direkte til offeret og smishing som er å sende ut SMS med URL.</w:t>
      </w:r>
    </w:p>
    <w:p w14:paraId="66CAD868" w14:textId="77777777" w:rsidR="00CA4062" w:rsidRPr="001C4F85" w:rsidRDefault="00CA4062" w:rsidP="001C4F85">
      <w:pPr>
        <w:spacing w:line="240" w:lineRule="auto"/>
        <w:rPr>
          <w:rFonts w:cstheme="minorHAnsi"/>
          <w:sz w:val="24"/>
          <w:szCs w:val="24"/>
          <w:lang w:val="nb-NO"/>
        </w:rPr>
      </w:pPr>
      <w:r w:rsidRPr="001C4F85">
        <w:rPr>
          <w:rFonts w:cstheme="minorHAnsi"/>
          <w:sz w:val="24"/>
          <w:szCs w:val="24"/>
          <w:lang w:val="nb-NO"/>
        </w:rPr>
        <w:t xml:space="preserve">Videre i denne drøftingen kommer perspektivet å være orientert fra et bedriftsfokus. </w:t>
      </w:r>
      <w:r w:rsidRPr="001C4F85">
        <w:rPr>
          <w:rFonts w:cstheme="minorHAnsi"/>
          <w:sz w:val="24"/>
          <w:szCs w:val="24"/>
          <w:lang w:val="nb-NO"/>
        </w:rPr>
        <w:br/>
        <w:t xml:space="preserve">Det viktigste forsvaret mot et slikt angrep er at ansatte vet hva at disse truslene eksistere. Opplæring blir hovedfokuset når man skal kunne forsvare seg selv. Det å ha kurs hvor man går igjennom fremgangsmåten en phising prosess fungere og klargjør hvilke sårbarheter man setter seg selv og bedriften i. </w:t>
      </w:r>
    </w:p>
    <w:p w14:paraId="0EDD08F7" w14:textId="77777777" w:rsidR="00CA4062" w:rsidRPr="001C4F85" w:rsidRDefault="00CA4062" w:rsidP="001C4F85">
      <w:pPr>
        <w:spacing w:line="240" w:lineRule="auto"/>
        <w:rPr>
          <w:rFonts w:cstheme="minorHAnsi"/>
          <w:sz w:val="24"/>
          <w:szCs w:val="24"/>
          <w:lang w:val="nb-NO"/>
        </w:rPr>
      </w:pPr>
      <w:r w:rsidRPr="001C4F85">
        <w:rPr>
          <w:rFonts w:cstheme="minorHAnsi"/>
          <w:sz w:val="24"/>
          <w:szCs w:val="24"/>
          <w:lang w:val="nb-NO"/>
        </w:rPr>
        <w:t xml:space="preserve">Et problem i å kun stole på ansatte at de kan alt og aldri vill gjøre feil blir meget ignorant og medføre man ender opp med </w:t>
      </w:r>
      <w:proofErr w:type="spellStart"/>
      <w:r w:rsidRPr="001C4F85">
        <w:rPr>
          <w:rFonts w:cstheme="minorHAnsi"/>
          <w:sz w:val="24"/>
          <w:szCs w:val="24"/>
          <w:lang w:val="nb-NO"/>
        </w:rPr>
        <w:t>phisinghendelse</w:t>
      </w:r>
      <w:proofErr w:type="spellEnd"/>
      <w:r w:rsidRPr="001C4F85">
        <w:rPr>
          <w:rFonts w:cstheme="minorHAnsi"/>
          <w:sz w:val="24"/>
          <w:szCs w:val="24"/>
          <w:lang w:val="nb-NO"/>
        </w:rPr>
        <w:t xml:space="preserve">. Så å ha et system i ettertid som tester ansatte med eposter en gang i uken eller å ringe dem med jevne mellomrom ruster opp de ansatte med kunnskap om hva dem ikke skal gjøre. For at dette skal ha full effekt må det være noe nedsider som at man eks. mister epost rettigheter eller redusere tilganger til ansatte. </w:t>
      </w:r>
    </w:p>
    <w:p w14:paraId="50ADB6E2" w14:textId="77777777" w:rsidR="00CA4062" w:rsidRPr="001C4F85" w:rsidRDefault="00CA4062" w:rsidP="001C4F85">
      <w:pPr>
        <w:spacing w:line="240" w:lineRule="auto"/>
        <w:rPr>
          <w:rFonts w:cstheme="minorHAnsi"/>
          <w:sz w:val="24"/>
          <w:szCs w:val="24"/>
          <w:lang w:val="nb-NO"/>
        </w:rPr>
      </w:pPr>
      <w:r w:rsidRPr="001C4F85">
        <w:rPr>
          <w:rFonts w:cstheme="minorHAnsi"/>
          <w:sz w:val="24"/>
          <w:szCs w:val="24"/>
          <w:lang w:val="nb-NO"/>
        </w:rPr>
        <w:t>Et annet punkt i forsvaret er IT-teamet som kan fikse gode og solide epostfilter som fjerner majoriteten av spam/phising. Problemet er å finne en god balanse mellom å kunne ha en fungerende epost system hvor man kan motta eposter som faktisk er gyldige, men samtidig fjerner søplet. Derfor ligger mye av ansvaret på de ansatte å faktisk vite hva som er farlig å klikke på.</w:t>
      </w:r>
    </w:p>
    <w:p w14:paraId="334DDD0F" w14:textId="3659E43E" w:rsidR="00CA4062" w:rsidRPr="001C4F85" w:rsidRDefault="00CA4062" w:rsidP="001C4F85">
      <w:pPr>
        <w:spacing w:line="240" w:lineRule="auto"/>
        <w:rPr>
          <w:rFonts w:cstheme="minorHAnsi"/>
          <w:sz w:val="24"/>
          <w:szCs w:val="24"/>
          <w:lang w:val="nb-NO"/>
        </w:rPr>
      </w:pPr>
      <w:r w:rsidRPr="001C4F85">
        <w:rPr>
          <w:rFonts w:cstheme="minorHAnsi"/>
          <w:sz w:val="24"/>
          <w:szCs w:val="24"/>
          <w:lang w:val="nb-NO"/>
        </w:rPr>
        <w:t xml:space="preserve">Et meget viktig punkt er at privat personer er like åpne for angrep som bedrifter, men i mye mindre grad har en privatperson mulighet å bli kurset, ha et IT-team for testing og oppfølgning og gjør de forebyggende metodene irrelevante. Her går det mer på selvutdanning, nettfornuft og forhåpentlig hvis en jobb som kan bringe hjem viten om phising truslene som finnes. </w:t>
      </w:r>
    </w:p>
    <w:p w14:paraId="3195DE70" w14:textId="77777777" w:rsidR="00CA4062" w:rsidRPr="001C4F85" w:rsidRDefault="00CA4062" w:rsidP="001C4F85">
      <w:pPr>
        <w:spacing w:line="240" w:lineRule="auto"/>
        <w:rPr>
          <w:rFonts w:cstheme="minorHAnsi"/>
          <w:sz w:val="24"/>
          <w:szCs w:val="24"/>
          <w:lang w:val="nb-NO"/>
        </w:rPr>
      </w:pPr>
      <w:r w:rsidRPr="001C4F85">
        <w:rPr>
          <w:rFonts w:cstheme="minorHAnsi"/>
          <w:sz w:val="24"/>
          <w:szCs w:val="24"/>
          <w:lang w:val="nb-NO"/>
        </w:rPr>
        <w:br w:type="page"/>
      </w:r>
    </w:p>
    <w:p w14:paraId="18515345" w14:textId="52418457" w:rsidR="000D39F3" w:rsidRDefault="00CA4062" w:rsidP="001C4F85">
      <w:pPr>
        <w:spacing w:line="240" w:lineRule="auto"/>
        <w:rPr>
          <w:rFonts w:cstheme="minorHAnsi"/>
          <w:sz w:val="24"/>
          <w:szCs w:val="24"/>
          <w:lang w:val="nb-NO"/>
        </w:rPr>
      </w:pPr>
      <w:r w:rsidRPr="001C4F85">
        <w:rPr>
          <w:rFonts w:cstheme="minorHAnsi"/>
          <w:b/>
          <w:bCs/>
          <w:sz w:val="24"/>
          <w:szCs w:val="24"/>
          <w:lang w:val="nb-NO"/>
        </w:rPr>
        <w:lastRenderedPageBreak/>
        <w:t xml:space="preserve">Oppgave </w:t>
      </w:r>
      <w:r w:rsidR="00E01364" w:rsidRPr="001C4F85">
        <w:rPr>
          <w:rFonts w:cstheme="minorHAnsi"/>
          <w:b/>
          <w:bCs/>
          <w:sz w:val="24"/>
          <w:szCs w:val="24"/>
          <w:lang w:val="nb-NO"/>
        </w:rPr>
        <w:t>8.</w:t>
      </w:r>
    </w:p>
    <w:p w14:paraId="3CAB901C" w14:textId="2488BEC2" w:rsidR="00BE2EEB" w:rsidRDefault="00E3409C" w:rsidP="001C4F85">
      <w:pPr>
        <w:spacing w:line="240" w:lineRule="auto"/>
        <w:rPr>
          <w:rFonts w:cstheme="minorHAnsi"/>
          <w:sz w:val="24"/>
          <w:szCs w:val="24"/>
          <w:lang w:val="nb-NO"/>
        </w:rPr>
      </w:pPr>
      <w:r>
        <w:rPr>
          <w:rFonts w:cstheme="minorHAnsi"/>
          <w:sz w:val="24"/>
          <w:szCs w:val="24"/>
          <w:lang w:val="nb-NO"/>
        </w:rPr>
        <w:t xml:space="preserve">Hjemmekontor har blitt </w:t>
      </w:r>
      <w:r w:rsidR="00BE2236">
        <w:rPr>
          <w:rFonts w:cstheme="minorHAnsi"/>
          <w:sz w:val="24"/>
          <w:szCs w:val="24"/>
          <w:lang w:val="nb-NO"/>
        </w:rPr>
        <w:t>en helt ny utfordring</w:t>
      </w:r>
      <w:r>
        <w:rPr>
          <w:rFonts w:cstheme="minorHAnsi"/>
          <w:sz w:val="24"/>
          <w:szCs w:val="24"/>
          <w:lang w:val="nb-NO"/>
        </w:rPr>
        <w:t xml:space="preserve"> for bedrifter </w:t>
      </w:r>
      <w:r w:rsidR="00BE2236">
        <w:rPr>
          <w:rFonts w:cstheme="minorHAnsi"/>
          <w:sz w:val="24"/>
          <w:szCs w:val="24"/>
          <w:lang w:val="nb-NO"/>
        </w:rPr>
        <w:t xml:space="preserve">som i større grad har aldri møtt på dette problemet. Man har nå to </w:t>
      </w:r>
      <w:r w:rsidR="00A60C08">
        <w:rPr>
          <w:rFonts w:cstheme="minorHAnsi"/>
          <w:sz w:val="24"/>
          <w:szCs w:val="24"/>
          <w:lang w:val="nb-NO"/>
        </w:rPr>
        <w:t xml:space="preserve">fysiske arenaer hvor sikkerhetsbrudd kan oppstå samt </w:t>
      </w:r>
      <w:r w:rsidR="007029AD">
        <w:rPr>
          <w:rFonts w:cstheme="minorHAnsi"/>
          <w:sz w:val="24"/>
          <w:szCs w:val="24"/>
          <w:lang w:val="nb-NO"/>
        </w:rPr>
        <w:t xml:space="preserve">det digitale kommunikasjonsplattformen som må bli integrert til hverdagen. </w:t>
      </w:r>
    </w:p>
    <w:p w14:paraId="08489E78" w14:textId="573354BD" w:rsidR="007C71E9" w:rsidRDefault="007C71E9" w:rsidP="001C4F85">
      <w:pPr>
        <w:spacing w:line="240" w:lineRule="auto"/>
        <w:rPr>
          <w:rFonts w:cstheme="minorHAnsi"/>
          <w:sz w:val="24"/>
          <w:szCs w:val="24"/>
          <w:lang w:val="nb-NO"/>
        </w:rPr>
      </w:pPr>
      <w:r>
        <w:rPr>
          <w:rFonts w:cstheme="minorHAnsi"/>
          <w:sz w:val="24"/>
          <w:szCs w:val="24"/>
          <w:lang w:val="nb-NO"/>
        </w:rPr>
        <w:t xml:space="preserve">Mange bedrifter har en større digital plass hvor man ønsker å lagre, </w:t>
      </w:r>
      <w:r w:rsidR="00D517E4">
        <w:rPr>
          <w:rFonts w:cstheme="minorHAnsi"/>
          <w:sz w:val="24"/>
          <w:szCs w:val="24"/>
          <w:lang w:val="nb-NO"/>
        </w:rPr>
        <w:t xml:space="preserve">endre og lese dokumenter og data mellom ansatte. Fram til nå har det vært en meget lett løsning å ha et eget nett på kontoret som når dette </w:t>
      </w:r>
      <w:r w:rsidR="00C972B3">
        <w:rPr>
          <w:rFonts w:cstheme="minorHAnsi"/>
          <w:sz w:val="24"/>
          <w:szCs w:val="24"/>
          <w:lang w:val="nb-NO"/>
        </w:rPr>
        <w:t xml:space="preserve">digitale området. Hvordan løser man at en bruker plutselig må nå dette hjemmefra? </w:t>
      </w:r>
      <w:r w:rsidR="009D38C3">
        <w:rPr>
          <w:rFonts w:cstheme="minorHAnsi"/>
          <w:sz w:val="24"/>
          <w:szCs w:val="24"/>
          <w:lang w:val="nb-NO"/>
        </w:rPr>
        <w:t xml:space="preserve">Bedrifter nå må raskt og mest sannsynlig hoppe ut i et område dem ikke har stor kjennskap til og skapte </w:t>
      </w:r>
      <w:r w:rsidR="00785B00">
        <w:rPr>
          <w:rFonts w:cstheme="minorHAnsi"/>
          <w:sz w:val="24"/>
          <w:szCs w:val="24"/>
          <w:lang w:val="nb-NO"/>
        </w:rPr>
        <w:t>en helt ny arena</w:t>
      </w:r>
      <w:r w:rsidR="009D38C3">
        <w:rPr>
          <w:rFonts w:cstheme="minorHAnsi"/>
          <w:sz w:val="24"/>
          <w:szCs w:val="24"/>
          <w:lang w:val="nb-NO"/>
        </w:rPr>
        <w:t xml:space="preserve"> for hackere </w:t>
      </w:r>
      <w:r w:rsidR="00785B00">
        <w:rPr>
          <w:rFonts w:cstheme="minorHAnsi"/>
          <w:sz w:val="24"/>
          <w:szCs w:val="24"/>
          <w:lang w:val="nb-NO"/>
        </w:rPr>
        <w:t xml:space="preserve">å leke seg i. </w:t>
      </w:r>
    </w:p>
    <w:p w14:paraId="2071D335" w14:textId="7F8F8430" w:rsidR="00785B00" w:rsidRDefault="00C01169" w:rsidP="001C4F85">
      <w:pPr>
        <w:spacing w:line="240" w:lineRule="auto"/>
        <w:rPr>
          <w:rFonts w:cstheme="minorHAnsi"/>
          <w:sz w:val="24"/>
          <w:szCs w:val="24"/>
          <w:lang w:val="nb-NO"/>
        </w:rPr>
      </w:pPr>
      <w:r>
        <w:rPr>
          <w:rFonts w:cstheme="minorHAnsi"/>
          <w:sz w:val="24"/>
          <w:szCs w:val="24"/>
          <w:lang w:val="nb-NO"/>
        </w:rPr>
        <w:t>VPN (Virtual Private Network) ble en av</w:t>
      </w:r>
      <w:r w:rsidR="005F42BD">
        <w:rPr>
          <w:rFonts w:cstheme="minorHAnsi"/>
          <w:sz w:val="24"/>
          <w:szCs w:val="24"/>
          <w:lang w:val="nb-NO"/>
        </w:rPr>
        <w:t xml:space="preserve"> mange løsninger man benyttet seg av. Dette er programvare som skaper en sikker tilkobling mellom deg og et lukket nettverk. </w:t>
      </w:r>
      <w:r w:rsidR="0032527E">
        <w:rPr>
          <w:rFonts w:cstheme="minorHAnsi"/>
          <w:sz w:val="24"/>
          <w:szCs w:val="24"/>
          <w:lang w:val="nb-NO"/>
        </w:rPr>
        <w:t xml:space="preserve">På din maskin er det et program som sender og mottar krypterte meldinger med en </w:t>
      </w:r>
      <w:r w:rsidR="00A87093">
        <w:rPr>
          <w:rFonts w:cstheme="minorHAnsi"/>
          <w:sz w:val="24"/>
          <w:szCs w:val="24"/>
          <w:lang w:val="nb-NO"/>
        </w:rPr>
        <w:t>VPN-server</w:t>
      </w:r>
      <w:r w:rsidR="0032527E">
        <w:rPr>
          <w:rFonts w:cstheme="minorHAnsi"/>
          <w:sz w:val="24"/>
          <w:szCs w:val="24"/>
          <w:lang w:val="nb-NO"/>
        </w:rPr>
        <w:t xml:space="preserve"> på jobben </w:t>
      </w:r>
      <w:r w:rsidR="00C77F33">
        <w:rPr>
          <w:rFonts w:cstheme="minorHAnsi"/>
          <w:sz w:val="24"/>
          <w:szCs w:val="24"/>
          <w:lang w:val="nb-NO"/>
        </w:rPr>
        <w:t xml:space="preserve">som gir tilgang til resten. VM (Virtual Machines) som eks. Citrix ble benyttet. Hvor man kobler seg på en virtuell maskin som har tilgang til </w:t>
      </w:r>
      <w:r w:rsidR="005615EB">
        <w:rPr>
          <w:rFonts w:cstheme="minorHAnsi"/>
          <w:sz w:val="24"/>
          <w:szCs w:val="24"/>
          <w:lang w:val="nb-NO"/>
        </w:rPr>
        <w:t xml:space="preserve">jobbnettet. Siste </w:t>
      </w:r>
      <w:r w:rsidR="00564E02">
        <w:rPr>
          <w:rFonts w:cstheme="minorHAnsi"/>
          <w:sz w:val="24"/>
          <w:szCs w:val="24"/>
          <w:lang w:val="nb-NO"/>
        </w:rPr>
        <w:t xml:space="preserve">som jeg kan komme på ble ren sky løsning både for bedrift og ansatte hvor all data blir lagret </w:t>
      </w:r>
      <w:r w:rsidR="0098330B">
        <w:rPr>
          <w:rFonts w:cstheme="minorHAnsi"/>
          <w:sz w:val="24"/>
          <w:szCs w:val="24"/>
          <w:lang w:val="nb-NO"/>
        </w:rPr>
        <w:t xml:space="preserve">igjennom en tredjepart som Microsoft </w:t>
      </w:r>
      <w:proofErr w:type="spellStart"/>
      <w:r w:rsidR="0098330B">
        <w:rPr>
          <w:rFonts w:cstheme="minorHAnsi"/>
          <w:sz w:val="24"/>
          <w:szCs w:val="24"/>
          <w:lang w:val="nb-NO"/>
        </w:rPr>
        <w:t>Azure</w:t>
      </w:r>
      <w:proofErr w:type="spellEnd"/>
      <w:r w:rsidR="0098330B">
        <w:rPr>
          <w:rFonts w:cstheme="minorHAnsi"/>
          <w:sz w:val="24"/>
          <w:szCs w:val="24"/>
          <w:lang w:val="nb-NO"/>
        </w:rPr>
        <w:t xml:space="preserve"> som</w:t>
      </w:r>
      <w:r w:rsidR="00A87093">
        <w:rPr>
          <w:rFonts w:cstheme="minorHAnsi"/>
          <w:sz w:val="24"/>
          <w:szCs w:val="24"/>
          <w:lang w:val="nb-NO"/>
        </w:rPr>
        <w:t xml:space="preserve"> basere seg på skylagring og kontotilgang. </w:t>
      </w:r>
    </w:p>
    <w:p w14:paraId="073789AC" w14:textId="08446324" w:rsidR="00A87093" w:rsidRDefault="00A87093" w:rsidP="001C4F85">
      <w:pPr>
        <w:spacing w:line="240" w:lineRule="auto"/>
        <w:rPr>
          <w:rFonts w:cstheme="minorHAnsi"/>
          <w:sz w:val="24"/>
          <w:szCs w:val="24"/>
          <w:lang w:val="nb-NO"/>
        </w:rPr>
      </w:pPr>
      <w:r>
        <w:rPr>
          <w:rFonts w:cstheme="minorHAnsi"/>
          <w:sz w:val="24"/>
          <w:szCs w:val="24"/>
          <w:lang w:val="nb-NO"/>
        </w:rPr>
        <w:t xml:space="preserve">Alle tre gir </w:t>
      </w:r>
      <w:r w:rsidR="00733490">
        <w:rPr>
          <w:rFonts w:cstheme="minorHAnsi"/>
          <w:sz w:val="24"/>
          <w:szCs w:val="24"/>
          <w:lang w:val="nb-NO"/>
        </w:rPr>
        <w:t>ulemper og fordeler, men har hovedsakelig i de fleste løsninger ett ledd for å bryte seg inn. Brukernavn og passord.</w:t>
      </w:r>
      <w:r w:rsidR="000610B9">
        <w:rPr>
          <w:rFonts w:cstheme="minorHAnsi"/>
          <w:sz w:val="24"/>
          <w:szCs w:val="24"/>
          <w:lang w:val="nb-NO"/>
        </w:rPr>
        <w:t xml:space="preserve"> </w:t>
      </w:r>
      <w:r w:rsidR="00A637EC">
        <w:rPr>
          <w:rFonts w:cstheme="minorHAnsi"/>
          <w:sz w:val="24"/>
          <w:szCs w:val="24"/>
          <w:lang w:val="nb-NO"/>
        </w:rPr>
        <w:t xml:space="preserve">Som jeg tolker </w:t>
      </w:r>
      <w:r w:rsidR="000A6AC2">
        <w:rPr>
          <w:rFonts w:cstheme="minorHAnsi"/>
          <w:sz w:val="24"/>
          <w:szCs w:val="24"/>
          <w:lang w:val="nb-NO"/>
        </w:rPr>
        <w:t>situasjonen</w:t>
      </w:r>
      <w:r w:rsidR="00A637EC">
        <w:rPr>
          <w:rFonts w:cstheme="minorHAnsi"/>
          <w:sz w:val="24"/>
          <w:szCs w:val="24"/>
          <w:lang w:val="nb-NO"/>
        </w:rPr>
        <w:t xml:space="preserve"> var det mer viktig å kunne kom</w:t>
      </w:r>
      <w:r w:rsidR="000A6AC2">
        <w:rPr>
          <w:rFonts w:cstheme="minorHAnsi"/>
          <w:sz w:val="24"/>
          <w:szCs w:val="24"/>
          <w:lang w:val="nb-NO"/>
        </w:rPr>
        <w:t xml:space="preserve">me seg inn på nettverket på et hvis, men nå har spillet endret seg. Hvis man bare fikk tak i et brukernavn og passord kunne man komme seg direkte på </w:t>
      </w:r>
      <w:r w:rsidR="00AA48FF">
        <w:rPr>
          <w:rFonts w:cstheme="minorHAnsi"/>
          <w:sz w:val="24"/>
          <w:szCs w:val="24"/>
          <w:lang w:val="nb-NO"/>
        </w:rPr>
        <w:t>bedriftsnettet og få et lett utgangspunkt for en hacker.</w:t>
      </w:r>
      <w:r w:rsidR="00FB75DE">
        <w:rPr>
          <w:rFonts w:cstheme="minorHAnsi"/>
          <w:sz w:val="24"/>
          <w:szCs w:val="24"/>
          <w:lang w:val="nb-NO"/>
        </w:rPr>
        <w:t xml:space="preserve"> </w:t>
      </w:r>
    </w:p>
    <w:p w14:paraId="2751FFE5" w14:textId="370BEB9A" w:rsidR="00EE7AE3" w:rsidRDefault="00EE7AE3" w:rsidP="001C4F85">
      <w:pPr>
        <w:spacing w:line="240" w:lineRule="auto"/>
        <w:rPr>
          <w:rFonts w:cstheme="minorHAnsi"/>
          <w:sz w:val="24"/>
          <w:szCs w:val="24"/>
          <w:lang w:val="nb-NO"/>
        </w:rPr>
      </w:pPr>
      <w:r>
        <w:rPr>
          <w:rFonts w:cstheme="minorHAnsi"/>
          <w:sz w:val="24"/>
          <w:szCs w:val="24"/>
          <w:lang w:val="nb-NO"/>
        </w:rPr>
        <w:t xml:space="preserve">Det andre problemet blir fysisk sikring av </w:t>
      </w:r>
      <w:r w:rsidR="00CF284E">
        <w:rPr>
          <w:rFonts w:cstheme="minorHAnsi"/>
          <w:sz w:val="24"/>
          <w:szCs w:val="24"/>
          <w:lang w:val="nb-NO"/>
        </w:rPr>
        <w:t xml:space="preserve">bygget og kontorene. Nå som det er ingen tilgjengelig er det vanskelig å vite om noen kommer seg inn. Ingen ansatte som kan spørre hvorfor fremmede folk er i kontoret eller </w:t>
      </w:r>
      <w:r w:rsidR="00D5468A">
        <w:rPr>
          <w:rFonts w:cstheme="minorHAnsi"/>
          <w:sz w:val="24"/>
          <w:szCs w:val="24"/>
          <w:lang w:val="nb-NO"/>
        </w:rPr>
        <w:t xml:space="preserve">intimidere innbrudds folk. Nå som kontorene er meget tomme skaper det </w:t>
      </w:r>
      <w:r w:rsidR="009E0CAB">
        <w:rPr>
          <w:rFonts w:cstheme="minorHAnsi"/>
          <w:sz w:val="24"/>
          <w:szCs w:val="24"/>
          <w:lang w:val="nb-NO"/>
        </w:rPr>
        <w:t>en lett tilgang</w:t>
      </w:r>
      <w:r w:rsidR="00FD145A">
        <w:rPr>
          <w:rFonts w:cstheme="minorHAnsi"/>
          <w:sz w:val="24"/>
          <w:szCs w:val="24"/>
          <w:lang w:val="nb-NO"/>
        </w:rPr>
        <w:t xml:space="preserve"> å kunne finne en nettverksport i veggen et sted og sette seg ned å hacke. </w:t>
      </w:r>
      <w:r w:rsidR="00D5468A">
        <w:rPr>
          <w:rFonts w:cstheme="minorHAnsi"/>
          <w:sz w:val="24"/>
          <w:szCs w:val="24"/>
          <w:lang w:val="nb-NO"/>
        </w:rPr>
        <w:t xml:space="preserve"> </w:t>
      </w:r>
    </w:p>
    <w:p w14:paraId="25D3519C" w14:textId="22F8A3D3" w:rsidR="009E0CAB" w:rsidRDefault="009E0CAB" w:rsidP="001C4F85">
      <w:pPr>
        <w:spacing w:line="240" w:lineRule="auto"/>
        <w:rPr>
          <w:rFonts w:cstheme="minorHAnsi"/>
          <w:sz w:val="24"/>
          <w:szCs w:val="24"/>
          <w:lang w:val="nb-NO"/>
        </w:rPr>
      </w:pPr>
      <w:r>
        <w:rPr>
          <w:rFonts w:cstheme="minorHAnsi"/>
          <w:sz w:val="24"/>
          <w:szCs w:val="24"/>
          <w:lang w:val="nb-NO"/>
        </w:rPr>
        <w:t>Tredje problemet er den reduserte sikkerheten et privathjem bringer forskjell til et stort f</w:t>
      </w:r>
      <w:r w:rsidR="00124026">
        <w:rPr>
          <w:rFonts w:cstheme="minorHAnsi"/>
          <w:sz w:val="24"/>
          <w:szCs w:val="24"/>
          <w:lang w:val="nb-NO"/>
        </w:rPr>
        <w:t>i</w:t>
      </w:r>
      <w:r>
        <w:rPr>
          <w:rFonts w:cstheme="minorHAnsi"/>
          <w:sz w:val="24"/>
          <w:szCs w:val="24"/>
          <w:lang w:val="nb-NO"/>
        </w:rPr>
        <w:t xml:space="preserve">rma sitt </w:t>
      </w:r>
      <w:r w:rsidR="00B30C79">
        <w:rPr>
          <w:rFonts w:cstheme="minorHAnsi"/>
          <w:sz w:val="24"/>
          <w:szCs w:val="24"/>
          <w:lang w:val="nb-NO"/>
        </w:rPr>
        <w:t>internettsikkerhet</w:t>
      </w:r>
      <w:r>
        <w:rPr>
          <w:rFonts w:cstheme="minorHAnsi"/>
          <w:sz w:val="24"/>
          <w:szCs w:val="24"/>
          <w:lang w:val="nb-NO"/>
        </w:rPr>
        <w:t xml:space="preserve"> med eget dedikert IT-team. </w:t>
      </w:r>
      <w:r w:rsidR="00B30C79">
        <w:rPr>
          <w:rFonts w:cstheme="minorHAnsi"/>
          <w:sz w:val="24"/>
          <w:szCs w:val="24"/>
          <w:lang w:val="nb-NO"/>
        </w:rPr>
        <w:t xml:space="preserve">Hvis en privatmaskin får et </w:t>
      </w:r>
      <w:r w:rsidR="00F85DBB">
        <w:rPr>
          <w:rFonts w:cstheme="minorHAnsi"/>
          <w:sz w:val="24"/>
          <w:szCs w:val="24"/>
          <w:lang w:val="nb-NO"/>
        </w:rPr>
        <w:t>skadevare</w:t>
      </w:r>
      <w:r w:rsidR="00B30C79">
        <w:rPr>
          <w:rFonts w:cstheme="minorHAnsi"/>
          <w:sz w:val="24"/>
          <w:szCs w:val="24"/>
          <w:lang w:val="nb-NO"/>
        </w:rPr>
        <w:t>, kan det fort spre seg igjennom privatnettet og inn i arbeidsmaskinen.</w:t>
      </w:r>
      <w:r w:rsidR="00125B5C">
        <w:rPr>
          <w:rFonts w:cstheme="minorHAnsi"/>
          <w:sz w:val="24"/>
          <w:szCs w:val="24"/>
          <w:lang w:val="nb-NO"/>
        </w:rPr>
        <w:t xml:space="preserve"> Eller at privatpersoner benytter private maskiner uten god og streng Antivirus eller restriksjoner på maskinene så </w:t>
      </w:r>
      <w:r w:rsidR="00DD7263">
        <w:rPr>
          <w:rFonts w:cstheme="minorHAnsi"/>
          <w:sz w:val="24"/>
          <w:szCs w:val="24"/>
          <w:lang w:val="nb-NO"/>
        </w:rPr>
        <w:t xml:space="preserve">det lett kan komme skadevare på dem. </w:t>
      </w:r>
    </w:p>
    <w:p w14:paraId="558CA2A4" w14:textId="77777777" w:rsidR="002672EF" w:rsidRDefault="002672EF" w:rsidP="001C4F85">
      <w:pPr>
        <w:spacing w:line="240" w:lineRule="auto"/>
        <w:rPr>
          <w:rFonts w:cstheme="minorHAnsi"/>
          <w:sz w:val="24"/>
          <w:szCs w:val="24"/>
          <w:lang w:val="nb-NO"/>
        </w:rPr>
      </w:pPr>
    </w:p>
    <w:p w14:paraId="113D7F67" w14:textId="64E9B820" w:rsidR="00743906" w:rsidRDefault="002672EF" w:rsidP="001C4F85">
      <w:pPr>
        <w:spacing w:line="240" w:lineRule="auto"/>
        <w:rPr>
          <w:rFonts w:cstheme="minorHAnsi"/>
          <w:sz w:val="24"/>
          <w:szCs w:val="24"/>
          <w:lang w:val="nb-NO"/>
        </w:rPr>
      </w:pPr>
      <w:r>
        <w:rPr>
          <w:rFonts w:cstheme="minorHAnsi"/>
          <w:sz w:val="24"/>
          <w:szCs w:val="24"/>
          <w:lang w:val="nb-NO"/>
        </w:rPr>
        <w:t xml:space="preserve">Håndtering av dette må gjøres på et hvis </w:t>
      </w:r>
      <w:r w:rsidR="00914F59">
        <w:rPr>
          <w:rFonts w:cstheme="minorHAnsi"/>
          <w:sz w:val="24"/>
          <w:szCs w:val="24"/>
          <w:lang w:val="nb-NO"/>
        </w:rPr>
        <w:t xml:space="preserve">og vi kan starte med konto problemet. Første en kan gjøre er å sette på </w:t>
      </w:r>
      <w:r w:rsidR="00BC39CF">
        <w:rPr>
          <w:rFonts w:cstheme="minorHAnsi"/>
          <w:sz w:val="24"/>
          <w:szCs w:val="24"/>
          <w:lang w:val="nb-NO"/>
        </w:rPr>
        <w:t xml:space="preserve">to-faktorisering. Viktig her at man bruker gode lange koder så man slipper problemet </w:t>
      </w:r>
      <w:r w:rsidR="00707CCF">
        <w:rPr>
          <w:rFonts w:cstheme="minorHAnsi"/>
          <w:sz w:val="24"/>
          <w:szCs w:val="24"/>
          <w:lang w:val="nb-NO"/>
        </w:rPr>
        <w:t xml:space="preserve">med </w:t>
      </w:r>
      <w:r w:rsidR="00707CCF" w:rsidRPr="00707CCF">
        <w:rPr>
          <w:rFonts w:cstheme="minorHAnsi"/>
          <w:sz w:val="24"/>
          <w:szCs w:val="24"/>
          <w:lang w:val="nb-NO"/>
        </w:rPr>
        <w:t>bursdags paradoks</w:t>
      </w:r>
      <w:r w:rsidR="00707CCF">
        <w:rPr>
          <w:rFonts w:cstheme="minorHAnsi"/>
          <w:sz w:val="24"/>
          <w:szCs w:val="24"/>
          <w:lang w:val="nb-NO"/>
        </w:rPr>
        <w:t xml:space="preserve">et. Et annet </w:t>
      </w:r>
      <w:r w:rsidR="00F53ABE">
        <w:rPr>
          <w:rFonts w:cstheme="minorHAnsi"/>
          <w:sz w:val="24"/>
          <w:szCs w:val="24"/>
          <w:lang w:val="nb-NO"/>
        </w:rPr>
        <w:t>tiltak</w:t>
      </w:r>
      <w:r w:rsidR="00707CCF">
        <w:rPr>
          <w:rFonts w:cstheme="minorHAnsi"/>
          <w:sz w:val="24"/>
          <w:szCs w:val="24"/>
          <w:lang w:val="nb-NO"/>
        </w:rPr>
        <w:t xml:space="preserve"> er å benytte </w:t>
      </w:r>
      <w:r w:rsidR="0009342B">
        <w:rPr>
          <w:rFonts w:cstheme="minorHAnsi"/>
          <w:sz w:val="24"/>
          <w:szCs w:val="24"/>
          <w:lang w:val="nb-NO"/>
        </w:rPr>
        <w:t>begrenset pålogging basert på region. Så noen fra Asia ikke</w:t>
      </w:r>
      <w:r w:rsidR="00F53ABE">
        <w:rPr>
          <w:rFonts w:cstheme="minorHAnsi"/>
          <w:sz w:val="24"/>
          <w:szCs w:val="24"/>
          <w:lang w:val="nb-NO"/>
        </w:rPr>
        <w:t xml:space="preserve"> kan</w:t>
      </w:r>
      <w:r w:rsidR="0009342B">
        <w:rPr>
          <w:rFonts w:cstheme="minorHAnsi"/>
          <w:sz w:val="24"/>
          <w:szCs w:val="24"/>
          <w:lang w:val="nb-NO"/>
        </w:rPr>
        <w:t xml:space="preserve"> logge på</w:t>
      </w:r>
      <w:r w:rsidR="00B2743D">
        <w:rPr>
          <w:rFonts w:cstheme="minorHAnsi"/>
          <w:sz w:val="24"/>
          <w:szCs w:val="24"/>
          <w:lang w:val="nb-NO"/>
        </w:rPr>
        <w:t>, men jeg i Norge kan.</w:t>
      </w:r>
      <w:r w:rsidR="00054696">
        <w:rPr>
          <w:rFonts w:cstheme="minorHAnsi"/>
          <w:sz w:val="24"/>
          <w:szCs w:val="24"/>
          <w:lang w:val="nb-NO"/>
        </w:rPr>
        <w:t xml:space="preserve"> Eller ha en maskin med sertifikat </w:t>
      </w:r>
      <w:r w:rsidR="00BC211D">
        <w:rPr>
          <w:rFonts w:cstheme="minorHAnsi"/>
          <w:sz w:val="24"/>
          <w:szCs w:val="24"/>
          <w:lang w:val="nb-NO"/>
        </w:rPr>
        <w:t>som er registrert som gjør en blir godkjent</w:t>
      </w:r>
      <w:r w:rsidR="00743906">
        <w:rPr>
          <w:rFonts w:cstheme="minorHAnsi"/>
          <w:sz w:val="24"/>
          <w:szCs w:val="24"/>
          <w:lang w:val="nb-NO"/>
        </w:rPr>
        <w:t xml:space="preserve"> via pålogging</w:t>
      </w:r>
      <w:r w:rsidR="00BC211D">
        <w:rPr>
          <w:rFonts w:cstheme="minorHAnsi"/>
          <w:sz w:val="24"/>
          <w:szCs w:val="24"/>
          <w:lang w:val="nb-NO"/>
        </w:rPr>
        <w:t>. Det viktigste er at m</w:t>
      </w:r>
      <w:r w:rsidR="008D466B">
        <w:rPr>
          <w:rFonts w:cstheme="minorHAnsi"/>
          <w:sz w:val="24"/>
          <w:szCs w:val="24"/>
          <w:lang w:val="nb-NO"/>
        </w:rPr>
        <w:t>a</w:t>
      </w:r>
      <w:r w:rsidR="00BC211D">
        <w:rPr>
          <w:rFonts w:cstheme="minorHAnsi"/>
          <w:sz w:val="24"/>
          <w:szCs w:val="24"/>
          <w:lang w:val="nb-NO"/>
        </w:rPr>
        <w:t>n ikke kun bruker en</w:t>
      </w:r>
      <w:r w:rsidR="008D466B">
        <w:rPr>
          <w:rFonts w:cstheme="minorHAnsi"/>
          <w:sz w:val="24"/>
          <w:szCs w:val="24"/>
          <w:lang w:val="nb-NO"/>
        </w:rPr>
        <w:t>,</w:t>
      </w:r>
      <w:r w:rsidR="00BC211D">
        <w:rPr>
          <w:rFonts w:cstheme="minorHAnsi"/>
          <w:sz w:val="24"/>
          <w:szCs w:val="24"/>
          <w:lang w:val="nb-NO"/>
        </w:rPr>
        <w:t xml:space="preserve"> men flere</w:t>
      </w:r>
      <w:r w:rsidR="006248B8">
        <w:rPr>
          <w:rFonts w:cstheme="minorHAnsi"/>
          <w:sz w:val="24"/>
          <w:szCs w:val="24"/>
          <w:lang w:val="nb-NO"/>
        </w:rPr>
        <w:t xml:space="preserve"> </w:t>
      </w:r>
      <w:r w:rsidR="00BC211D">
        <w:rPr>
          <w:rFonts w:cstheme="minorHAnsi"/>
          <w:sz w:val="24"/>
          <w:szCs w:val="24"/>
          <w:lang w:val="nb-NO"/>
        </w:rPr>
        <w:t xml:space="preserve">for å skape </w:t>
      </w:r>
      <w:r w:rsidR="006248B8">
        <w:rPr>
          <w:rFonts w:cstheme="minorHAnsi"/>
          <w:sz w:val="24"/>
          <w:szCs w:val="24"/>
          <w:lang w:val="nb-NO"/>
        </w:rPr>
        <w:t>et solid</w:t>
      </w:r>
      <w:r w:rsidR="008D466B">
        <w:rPr>
          <w:rFonts w:cstheme="minorHAnsi"/>
          <w:sz w:val="24"/>
          <w:szCs w:val="24"/>
          <w:lang w:val="nb-NO"/>
        </w:rPr>
        <w:t xml:space="preserve"> forsvar som gjør en sikret mot flere angrepsmetoder</w:t>
      </w:r>
      <w:r w:rsidR="006248B8">
        <w:rPr>
          <w:rFonts w:cstheme="minorHAnsi"/>
          <w:sz w:val="24"/>
          <w:szCs w:val="24"/>
          <w:lang w:val="nb-NO"/>
        </w:rPr>
        <w:t>.</w:t>
      </w:r>
    </w:p>
    <w:p w14:paraId="754999A2" w14:textId="77777777" w:rsidR="00743906" w:rsidRDefault="00743906">
      <w:pPr>
        <w:rPr>
          <w:rFonts w:cstheme="minorHAnsi"/>
          <w:sz w:val="24"/>
          <w:szCs w:val="24"/>
          <w:lang w:val="nb-NO"/>
        </w:rPr>
      </w:pPr>
      <w:r>
        <w:rPr>
          <w:rFonts w:cstheme="minorHAnsi"/>
          <w:sz w:val="24"/>
          <w:szCs w:val="24"/>
          <w:lang w:val="nb-NO"/>
        </w:rPr>
        <w:br w:type="page"/>
      </w:r>
    </w:p>
    <w:p w14:paraId="0DE8FA97" w14:textId="6B6C14E7" w:rsidR="00880FC9" w:rsidRDefault="00D36A83" w:rsidP="001C4F85">
      <w:pPr>
        <w:spacing w:line="240" w:lineRule="auto"/>
        <w:rPr>
          <w:rFonts w:cstheme="minorHAnsi"/>
          <w:sz w:val="24"/>
          <w:szCs w:val="24"/>
          <w:lang w:val="nb-NO"/>
        </w:rPr>
      </w:pPr>
      <w:r>
        <w:rPr>
          <w:rFonts w:cstheme="minorHAnsi"/>
          <w:sz w:val="24"/>
          <w:szCs w:val="24"/>
          <w:lang w:val="nb-NO"/>
        </w:rPr>
        <w:lastRenderedPageBreak/>
        <w:t xml:space="preserve">Tiltak som kan benyttes for kontoret er å begrense hvilken porter som er aktive og </w:t>
      </w:r>
      <w:r w:rsidR="004B2BA6">
        <w:rPr>
          <w:rFonts w:cstheme="minorHAnsi"/>
          <w:sz w:val="24"/>
          <w:szCs w:val="24"/>
          <w:lang w:val="nb-NO"/>
        </w:rPr>
        <w:t xml:space="preserve">sikkerhetstiltak som alarm til sikkerhetsselskap. </w:t>
      </w:r>
      <w:r w:rsidR="00402CB2">
        <w:rPr>
          <w:rFonts w:cstheme="minorHAnsi"/>
          <w:sz w:val="24"/>
          <w:szCs w:val="24"/>
          <w:lang w:val="nb-NO"/>
        </w:rPr>
        <w:t>Annet virkemiddel er å slå av tråløst</w:t>
      </w:r>
      <w:r w:rsidR="00D82455">
        <w:rPr>
          <w:rFonts w:cstheme="minorHAnsi"/>
          <w:sz w:val="24"/>
          <w:szCs w:val="24"/>
          <w:lang w:val="nb-NO"/>
        </w:rPr>
        <w:t xml:space="preserve"> nett</w:t>
      </w:r>
      <w:r w:rsidR="00402CB2">
        <w:rPr>
          <w:rFonts w:cstheme="minorHAnsi"/>
          <w:sz w:val="24"/>
          <w:szCs w:val="24"/>
          <w:lang w:val="nb-NO"/>
        </w:rPr>
        <w:t xml:space="preserve"> eller </w:t>
      </w:r>
      <w:r w:rsidR="00054CFC">
        <w:rPr>
          <w:rFonts w:cstheme="minorHAnsi"/>
          <w:sz w:val="24"/>
          <w:szCs w:val="24"/>
          <w:lang w:val="nb-NO"/>
        </w:rPr>
        <w:t xml:space="preserve">slå av SSID. Dette hindrer lett tilgang for fremmed å koble seg på kontornettet og </w:t>
      </w:r>
      <w:r w:rsidR="00246104">
        <w:rPr>
          <w:rFonts w:cstheme="minorHAnsi"/>
          <w:sz w:val="24"/>
          <w:szCs w:val="24"/>
          <w:lang w:val="nb-NO"/>
        </w:rPr>
        <w:t xml:space="preserve">gjør det vanskeligere å bryte inn. </w:t>
      </w:r>
      <w:r w:rsidR="00735313">
        <w:rPr>
          <w:rFonts w:cstheme="minorHAnsi"/>
          <w:sz w:val="24"/>
          <w:szCs w:val="24"/>
          <w:lang w:val="nb-NO"/>
        </w:rPr>
        <w:t xml:space="preserve">Noe som er meget undervurdert men meget viktig er faktisk fysisk låser. Hvis selskapet investere i låser som tar lang tid å pirke opp øker det sjansen for de få som er på kontoret til </w:t>
      </w:r>
      <w:r w:rsidR="00D63135">
        <w:rPr>
          <w:rFonts w:cstheme="minorHAnsi"/>
          <w:sz w:val="24"/>
          <w:szCs w:val="24"/>
          <w:lang w:val="nb-NO"/>
        </w:rPr>
        <w:t>å se</w:t>
      </w:r>
      <w:r w:rsidR="00735313">
        <w:rPr>
          <w:rFonts w:cstheme="minorHAnsi"/>
          <w:sz w:val="24"/>
          <w:szCs w:val="24"/>
          <w:lang w:val="nb-NO"/>
        </w:rPr>
        <w:t xml:space="preserve"> dem eller </w:t>
      </w:r>
      <w:r w:rsidR="00495F56">
        <w:rPr>
          <w:rFonts w:cstheme="minorHAnsi"/>
          <w:sz w:val="24"/>
          <w:szCs w:val="24"/>
          <w:lang w:val="nb-NO"/>
        </w:rPr>
        <w:t xml:space="preserve">kamera overvåkning </w:t>
      </w:r>
      <w:r w:rsidR="00D63135">
        <w:rPr>
          <w:rFonts w:cstheme="minorHAnsi"/>
          <w:sz w:val="24"/>
          <w:szCs w:val="24"/>
          <w:lang w:val="nb-NO"/>
        </w:rPr>
        <w:t xml:space="preserve">fanger dem på video. </w:t>
      </w:r>
    </w:p>
    <w:p w14:paraId="29FEE45E" w14:textId="50FE5338" w:rsidR="00880FC9" w:rsidRDefault="00F037D5" w:rsidP="001C4F85">
      <w:pPr>
        <w:spacing w:line="240" w:lineRule="auto"/>
        <w:rPr>
          <w:rFonts w:cstheme="minorHAnsi"/>
          <w:sz w:val="24"/>
          <w:szCs w:val="24"/>
          <w:lang w:val="nb-NO"/>
        </w:rPr>
      </w:pPr>
      <w:r>
        <w:rPr>
          <w:rFonts w:cstheme="minorHAnsi"/>
          <w:sz w:val="24"/>
          <w:szCs w:val="24"/>
          <w:lang w:val="nb-NO"/>
        </w:rPr>
        <w:t xml:space="preserve">Hjemmekontor løsningene blir litt mer problematisk, men </w:t>
      </w:r>
      <w:r w:rsidR="00661BDE">
        <w:rPr>
          <w:rFonts w:cstheme="minorHAnsi"/>
          <w:sz w:val="24"/>
          <w:szCs w:val="24"/>
          <w:lang w:val="nb-NO"/>
        </w:rPr>
        <w:t xml:space="preserve">viktigste blir en blanding av policys for de ansatte. Det å kun bruke jobbmaskin til jobb og ha den oppdatert med antivirus program og </w:t>
      </w:r>
      <w:r w:rsidR="0049344C">
        <w:rPr>
          <w:rFonts w:cstheme="minorHAnsi"/>
          <w:sz w:val="24"/>
          <w:szCs w:val="24"/>
          <w:lang w:val="nb-NO"/>
        </w:rPr>
        <w:t xml:space="preserve">Active Directory policy på maskinen for å begrense hva bruker får lov til å ha på maskinen. </w:t>
      </w:r>
      <w:r w:rsidR="00A13CE4">
        <w:rPr>
          <w:rFonts w:cstheme="minorHAnsi"/>
          <w:sz w:val="24"/>
          <w:szCs w:val="24"/>
          <w:lang w:val="nb-NO"/>
        </w:rPr>
        <w:t>Dette forbygger farlig installasjon som kan potensielt inneholde skadevar</w:t>
      </w:r>
      <w:r w:rsidR="00E74868">
        <w:rPr>
          <w:rFonts w:cstheme="minorHAnsi"/>
          <w:sz w:val="24"/>
          <w:szCs w:val="24"/>
          <w:lang w:val="nb-NO"/>
        </w:rPr>
        <w:t>e</w:t>
      </w:r>
      <w:r w:rsidR="00AC10C3">
        <w:rPr>
          <w:rFonts w:cstheme="minorHAnsi"/>
          <w:sz w:val="24"/>
          <w:szCs w:val="24"/>
          <w:lang w:val="nb-NO"/>
        </w:rPr>
        <w:t>.</w:t>
      </w:r>
      <w:r w:rsidR="000E0AD0">
        <w:rPr>
          <w:rFonts w:cstheme="minorHAnsi"/>
          <w:sz w:val="24"/>
          <w:szCs w:val="24"/>
          <w:lang w:val="nb-NO"/>
        </w:rPr>
        <w:t xml:space="preserve"> Opplæring av </w:t>
      </w:r>
      <w:r w:rsidR="00A265D1">
        <w:rPr>
          <w:rFonts w:cstheme="minorHAnsi"/>
          <w:sz w:val="24"/>
          <w:szCs w:val="24"/>
          <w:lang w:val="nb-NO"/>
        </w:rPr>
        <w:t xml:space="preserve">trygt passord, phising og andre trusler blir enda mer relevant nå som kontor </w:t>
      </w:r>
      <w:r w:rsidR="00E2108E">
        <w:rPr>
          <w:rFonts w:cstheme="minorHAnsi"/>
          <w:sz w:val="24"/>
          <w:szCs w:val="24"/>
          <w:lang w:val="nb-NO"/>
        </w:rPr>
        <w:t xml:space="preserve">sikkerheten forsvinner. </w:t>
      </w:r>
    </w:p>
    <w:p w14:paraId="1A6217B3" w14:textId="139463D6" w:rsidR="00B67B93" w:rsidRDefault="00B67B93" w:rsidP="001C4F85">
      <w:pPr>
        <w:spacing w:line="240" w:lineRule="auto"/>
        <w:rPr>
          <w:rFonts w:cstheme="minorHAnsi"/>
          <w:sz w:val="24"/>
          <w:szCs w:val="24"/>
          <w:lang w:val="nb-NO"/>
        </w:rPr>
      </w:pPr>
      <w:r>
        <w:rPr>
          <w:rFonts w:cstheme="minorHAnsi"/>
          <w:sz w:val="24"/>
          <w:szCs w:val="24"/>
          <w:lang w:val="nb-NO"/>
        </w:rPr>
        <w:t xml:space="preserve">Som nevnt over blir dette en helt ny måte å tenke på med masse utfordringer, men skal man </w:t>
      </w:r>
      <w:r w:rsidR="002108B0">
        <w:rPr>
          <w:rFonts w:cstheme="minorHAnsi"/>
          <w:sz w:val="24"/>
          <w:szCs w:val="24"/>
          <w:lang w:val="nb-NO"/>
        </w:rPr>
        <w:t>oppsummere</w:t>
      </w:r>
      <w:r>
        <w:rPr>
          <w:rFonts w:cstheme="minorHAnsi"/>
          <w:sz w:val="24"/>
          <w:szCs w:val="24"/>
          <w:lang w:val="nb-NO"/>
        </w:rPr>
        <w:t xml:space="preserve"> på en fin måte er det viktigste å blande </w:t>
      </w:r>
      <w:r w:rsidR="002108B0">
        <w:rPr>
          <w:rFonts w:cstheme="minorHAnsi"/>
          <w:sz w:val="24"/>
          <w:szCs w:val="24"/>
          <w:lang w:val="nb-NO"/>
        </w:rPr>
        <w:t xml:space="preserve">alle tiltakene for å skjerme seg godt for forskjellige mulige angrep. Man må få tilpasset sin løsning som gir best mulig sikkerhet og muligheten for ansatte å komme på. Så her finnes det ikke en løsning, men mange små som danner et solid grunnlag. </w:t>
      </w:r>
    </w:p>
    <w:p w14:paraId="38DFD7EF" w14:textId="28A63CAD" w:rsidR="00D83F47" w:rsidRDefault="00D83F47" w:rsidP="001C4F85">
      <w:pPr>
        <w:spacing w:line="240" w:lineRule="auto"/>
        <w:rPr>
          <w:rFonts w:cstheme="minorHAnsi"/>
          <w:sz w:val="24"/>
          <w:szCs w:val="24"/>
          <w:lang w:val="nb-NO"/>
        </w:rPr>
      </w:pPr>
    </w:p>
    <w:p w14:paraId="2052B882" w14:textId="77777777" w:rsidR="00785B00" w:rsidRDefault="00785B00" w:rsidP="001C4F85">
      <w:pPr>
        <w:spacing w:line="240" w:lineRule="auto"/>
        <w:rPr>
          <w:rFonts w:cstheme="minorHAnsi"/>
          <w:sz w:val="24"/>
          <w:szCs w:val="24"/>
          <w:lang w:val="nb-NO"/>
        </w:rPr>
      </w:pPr>
    </w:p>
    <w:p w14:paraId="16BA0DB7" w14:textId="77777777" w:rsidR="007029AD" w:rsidRDefault="007029AD" w:rsidP="001C4F85">
      <w:pPr>
        <w:spacing w:line="240" w:lineRule="auto"/>
        <w:rPr>
          <w:rFonts w:cstheme="minorHAnsi"/>
          <w:sz w:val="24"/>
          <w:szCs w:val="24"/>
          <w:lang w:val="nb-NO"/>
        </w:rPr>
      </w:pPr>
    </w:p>
    <w:p w14:paraId="54C6D845" w14:textId="77777777" w:rsidR="007029AD" w:rsidRPr="001C4F85" w:rsidRDefault="007029AD" w:rsidP="001C4F85">
      <w:pPr>
        <w:spacing w:line="240" w:lineRule="auto"/>
        <w:rPr>
          <w:rFonts w:cstheme="minorHAnsi"/>
          <w:sz w:val="24"/>
          <w:szCs w:val="24"/>
          <w:lang w:val="nb-NO"/>
        </w:rPr>
      </w:pPr>
    </w:p>
    <w:p w14:paraId="0412D5E1" w14:textId="3A82D60D" w:rsidR="00F81BE9" w:rsidRPr="001C4F85" w:rsidRDefault="00E85FBE" w:rsidP="001C4F85">
      <w:pPr>
        <w:spacing w:line="240" w:lineRule="auto"/>
        <w:rPr>
          <w:rFonts w:cstheme="minorHAnsi"/>
          <w:b/>
          <w:bCs/>
          <w:sz w:val="24"/>
          <w:szCs w:val="24"/>
          <w:lang w:val="nb-NO"/>
        </w:rPr>
      </w:pPr>
      <w:r w:rsidRPr="001C4F85">
        <w:rPr>
          <w:rFonts w:cstheme="minorHAnsi"/>
          <w:b/>
          <w:bCs/>
          <w:sz w:val="24"/>
          <w:szCs w:val="24"/>
          <w:lang w:val="nb-NO"/>
        </w:rPr>
        <w:br w:type="page"/>
      </w:r>
      <w:r w:rsidR="00F81BE9" w:rsidRPr="001C4F85">
        <w:rPr>
          <w:rFonts w:cstheme="minorHAnsi"/>
          <w:b/>
          <w:bCs/>
          <w:sz w:val="24"/>
          <w:szCs w:val="24"/>
          <w:lang w:val="nb-NO"/>
        </w:rPr>
        <w:lastRenderedPageBreak/>
        <w:t>Oppgave</w:t>
      </w:r>
      <w:r w:rsidR="004F5029" w:rsidRPr="001C4F85">
        <w:rPr>
          <w:rFonts w:cstheme="minorHAnsi"/>
          <w:b/>
          <w:bCs/>
          <w:sz w:val="24"/>
          <w:szCs w:val="24"/>
          <w:lang w:val="nb-NO"/>
        </w:rPr>
        <w:t xml:space="preserve"> 9.</w:t>
      </w:r>
    </w:p>
    <w:p w14:paraId="7F7BB9CA" w14:textId="08D2BE00" w:rsidR="00D42039" w:rsidRPr="001C4F85" w:rsidRDefault="00BD2519" w:rsidP="001C4F85">
      <w:pPr>
        <w:spacing w:line="240" w:lineRule="auto"/>
        <w:rPr>
          <w:rFonts w:cstheme="minorHAnsi"/>
          <w:sz w:val="24"/>
          <w:szCs w:val="24"/>
          <w:lang w:val="nb-NO"/>
        </w:rPr>
      </w:pPr>
      <w:r w:rsidRPr="001C4F85">
        <w:rPr>
          <w:rFonts w:cstheme="minorHAnsi"/>
          <w:sz w:val="24"/>
          <w:szCs w:val="24"/>
          <w:lang w:val="nb-NO"/>
        </w:rPr>
        <w:t xml:space="preserve">Det beskrives at vi skal benytte standard verktøy </w:t>
      </w:r>
      <w:r w:rsidR="00870C51" w:rsidRPr="001C4F85">
        <w:rPr>
          <w:rFonts w:cstheme="minorHAnsi"/>
          <w:sz w:val="24"/>
          <w:szCs w:val="24"/>
          <w:lang w:val="nb-NO"/>
        </w:rPr>
        <w:t>for SSL/TLS</w:t>
      </w:r>
      <w:r w:rsidR="005B228D" w:rsidRPr="001C4F85">
        <w:rPr>
          <w:rFonts w:cstheme="minorHAnsi"/>
          <w:sz w:val="24"/>
          <w:szCs w:val="24"/>
          <w:lang w:val="nb-NO"/>
        </w:rPr>
        <w:t xml:space="preserve">. Jeg </w:t>
      </w:r>
      <w:r w:rsidR="0014750F" w:rsidRPr="001C4F85">
        <w:rPr>
          <w:rFonts w:cstheme="minorHAnsi"/>
          <w:sz w:val="24"/>
          <w:szCs w:val="24"/>
          <w:lang w:val="nb-NO"/>
        </w:rPr>
        <w:t xml:space="preserve">kommer å bruke gratis online verktøy </w:t>
      </w:r>
      <w:hyperlink r:id="rId11" w:history="1">
        <w:r w:rsidR="006C6B7D" w:rsidRPr="001C4F85">
          <w:rPr>
            <w:rStyle w:val="Hyperlink"/>
            <w:rFonts w:cstheme="minorHAnsi"/>
            <w:sz w:val="24"/>
            <w:szCs w:val="24"/>
            <w:lang w:val="nb-NO"/>
          </w:rPr>
          <w:t>https://www.ssllabs.com/</w:t>
        </w:r>
      </w:hyperlink>
      <w:r w:rsidR="00FA0069" w:rsidRPr="001C4F85">
        <w:rPr>
          <w:rFonts w:cstheme="minorHAnsi"/>
          <w:sz w:val="24"/>
          <w:szCs w:val="24"/>
          <w:lang w:val="nb-NO"/>
        </w:rPr>
        <w:t xml:space="preserve"> </w:t>
      </w:r>
      <w:r w:rsidR="00A5772B" w:rsidRPr="001C4F85">
        <w:rPr>
          <w:rFonts w:cstheme="minorHAnsi"/>
          <w:sz w:val="24"/>
          <w:szCs w:val="24"/>
          <w:lang w:val="nb-NO"/>
        </w:rPr>
        <w:fldChar w:fldCharType="begin"/>
      </w:r>
      <w:r w:rsidR="00944198" w:rsidRPr="001C4F85">
        <w:rPr>
          <w:rFonts w:cstheme="minorHAnsi"/>
          <w:sz w:val="24"/>
          <w:szCs w:val="24"/>
          <w:lang w:val="nb-NO"/>
        </w:rPr>
        <w:instrText xml:space="preserve"> ADDIN ZOTERO_ITEM CSL_CITATION {"citationID":"4szzNyCS","properties":{"formattedCitation":"(\\uc0\\u216{}stby, u.\\uc0\\u229{}., 79)","plainCitation":"(Østby, u.å., 79)","noteIndex":0},"citationItems":[{"id":49,"uris":["http://zotero.org/users/9121053/items/RI3B5PLE"],"uri":["http://zotero.org/users/9121053/items/RI3B5PLE"],"itemData":{"id":49,"type":"article","title":"TK2100_07_ModellerMM.pdf","author":[{"family":"Østby","given":"Bengt"}]},"locator":"79","label":"page"}],"schema":"https://github.com/citation-style-language/schema/raw/master/csl-citation.json"} </w:instrText>
      </w:r>
      <w:r w:rsidR="00A5772B" w:rsidRPr="001C4F85">
        <w:rPr>
          <w:rFonts w:cstheme="minorHAnsi"/>
          <w:sz w:val="24"/>
          <w:szCs w:val="24"/>
          <w:lang w:val="nb-NO"/>
        </w:rPr>
        <w:fldChar w:fldCharType="separate"/>
      </w:r>
      <w:r w:rsidR="00A5772B" w:rsidRPr="001C4F85">
        <w:rPr>
          <w:rFonts w:cstheme="minorHAnsi"/>
          <w:sz w:val="24"/>
          <w:szCs w:val="24"/>
          <w:lang w:val="nb-NO"/>
        </w:rPr>
        <w:t>(Østby, u.å., 79)</w:t>
      </w:r>
      <w:r w:rsidR="00A5772B" w:rsidRPr="001C4F85">
        <w:rPr>
          <w:rFonts w:cstheme="minorHAnsi"/>
          <w:sz w:val="24"/>
          <w:szCs w:val="24"/>
          <w:lang w:val="nb-NO"/>
        </w:rPr>
        <w:fldChar w:fldCharType="end"/>
      </w:r>
      <w:r w:rsidR="00C65463" w:rsidRPr="001C4F85">
        <w:rPr>
          <w:rFonts w:cstheme="minorHAnsi"/>
          <w:sz w:val="24"/>
          <w:szCs w:val="24"/>
          <w:lang w:val="nb-NO"/>
        </w:rPr>
        <w:t>.</w:t>
      </w:r>
      <w:r w:rsidR="00112C1A" w:rsidRPr="001C4F85">
        <w:rPr>
          <w:rFonts w:cstheme="minorHAnsi"/>
          <w:sz w:val="24"/>
          <w:szCs w:val="24"/>
          <w:lang w:val="nb-NO"/>
        </w:rPr>
        <w:t xml:space="preserve"> </w:t>
      </w:r>
    </w:p>
    <w:p w14:paraId="5BCA2A23" w14:textId="25AD0C84" w:rsidR="00D42039" w:rsidRPr="001C4F85" w:rsidRDefault="00D42039" w:rsidP="001C4F85">
      <w:pPr>
        <w:spacing w:line="240" w:lineRule="auto"/>
        <w:rPr>
          <w:rFonts w:cstheme="minorHAnsi"/>
          <w:sz w:val="24"/>
          <w:szCs w:val="24"/>
          <w:lang w:val="nb-NO"/>
        </w:rPr>
      </w:pPr>
      <w:r w:rsidRPr="001C4F85">
        <w:rPr>
          <w:rFonts w:cstheme="minorHAnsi"/>
          <w:sz w:val="24"/>
          <w:szCs w:val="24"/>
          <w:lang w:val="nb-NO"/>
        </w:rPr>
        <w:t xml:space="preserve">Det første vi kan ta en titt på er scoren til denne nettsiden. </w:t>
      </w:r>
      <w:r w:rsidR="0033076D" w:rsidRPr="001C4F85">
        <w:rPr>
          <w:rFonts w:cstheme="minorHAnsi"/>
          <w:sz w:val="24"/>
          <w:szCs w:val="24"/>
          <w:lang w:val="nb-NO"/>
        </w:rPr>
        <w:t xml:space="preserve">Den får en score T av A – F scoring. </w:t>
      </w:r>
      <w:r w:rsidR="00F410FF" w:rsidRPr="001C4F85">
        <w:rPr>
          <w:rFonts w:cstheme="minorHAnsi"/>
          <w:sz w:val="24"/>
          <w:szCs w:val="24"/>
          <w:lang w:val="nb-NO"/>
        </w:rPr>
        <w:t xml:space="preserve">T betyr i denne situasjonen at siden sin </w:t>
      </w:r>
      <w:r w:rsidR="00C21FD7" w:rsidRPr="001C4F85">
        <w:rPr>
          <w:rFonts w:cstheme="minorHAnsi"/>
          <w:sz w:val="24"/>
          <w:szCs w:val="24"/>
          <w:lang w:val="nb-NO"/>
        </w:rPr>
        <w:t>sertifisering</w:t>
      </w:r>
      <w:r w:rsidR="00C21FD7" w:rsidRPr="001C4F85">
        <w:rPr>
          <w:rFonts w:cstheme="minorHAnsi"/>
          <w:sz w:val="24"/>
          <w:szCs w:val="24"/>
          <w:lang w:val="nb-NO"/>
        </w:rPr>
        <w:t xml:space="preserve"> </w:t>
      </w:r>
      <w:r w:rsidR="00F410FF" w:rsidRPr="001C4F85">
        <w:rPr>
          <w:rFonts w:cstheme="minorHAnsi"/>
          <w:sz w:val="24"/>
          <w:szCs w:val="24"/>
          <w:lang w:val="nb-NO"/>
        </w:rPr>
        <w:t xml:space="preserve">ikke kan stoles på og får automatisk </w:t>
      </w:r>
      <w:r w:rsidR="00C21FD7" w:rsidRPr="001C4F85">
        <w:rPr>
          <w:rFonts w:cstheme="minorHAnsi"/>
          <w:sz w:val="24"/>
          <w:szCs w:val="24"/>
          <w:lang w:val="nb-NO"/>
        </w:rPr>
        <w:t xml:space="preserve">scor T. Hvis vi ser bort fra automatisk T så ville denne siden </w:t>
      </w:r>
      <w:r w:rsidR="00240C5A" w:rsidRPr="001C4F85">
        <w:rPr>
          <w:rFonts w:cstheme="minorHAnsi"/>
          <w:sz w:val="24"/>
          <w:szCs w:val="24"/>
          <w:lang w:val="nb-NO"/>
        </w:rPr>
        <w:t xml:space="preserve">scoret en B. </w:t>
      </w:r>
    </w:p>
    <w:p w14:paraId="14FA30B6" w14:textId="5800B8AB" w:rsidR="00240C5A" w:rsidRPr="001C4F85" w:rsidRDefault="00240C5A" w:rsidP="001C4F85">
      <w:pPr>
        <w:spacing w:line="240" w:lineRule="auto"/>
        <w:rPr>
          <w:rFonts w:cstheme="minorHAnsi"/>
          <w:sz w:val="24"/>
          <w:szCs w:val="24"/>
          <w:lang w:val="nb-NO"/>
        </w:rPr>
      </w:pPr>
      <w:r w:rsidRPr="001C4F85">
        <w:rPr>
          <w:rFonts w:cstheme="minorHAnsi"/>
          <w:sz w:val="24"/>
          <w:szCs w:val="24"/>
          <w:lang w:val="nb-NO"/>
        </w:rPr>
        <w:t xml:space="preserve">Rot problemet til denne siden er </w:t>
      </w:r>
      <w:r w:rsidR="0081239A" w:rsidRPr="001C4F85">
        <w:rPr>
          <w:rFonts w:cstheme="minorHAnsi"/>
          <w:sz w:val="24"/>
          <w:szCs w:val="24"/>
          <w:lang w:val="nb-NO"/>
        </w:rPr>
        <w:t xml:space="preserve">at </w:t>
      </w:r>
      <w:r w:rsidR="00375754" w:rsidRPr="001C4F85">
        <w:rPr>
          <w:rFonts w:cstheme="minorHAnsi"/>
          <w:sz w:val="24"/>
          <w:szCs w:val="24"/>
          <w:lang w:val="nb-NO"/>
        </w:rPr>
        <w:t>de</w:t>
      </w:r>
      <w:r w:rsidR="007F3E31" w:rsidRPr="001C4F85">
        <w:rPr>
          <w:rFonts w:cstheme="minorHAnsi"/>
          <w:sz w:val="24"/>
          <w:szCs w:val="24"/>
          <w:lang w:val="nb-NO"/>
        </w:rPr>
        <w:t xml:space="preserve">n til nylig har hatt et gyldig </w:t>
      </w:r>
      <w:r w:rsidR="008A685F" w:rsidRPr="001C4F85">
        <w:rPr>
          <w:rFonts w:cstheme="minorHAnsi"/>
          <w:sz w:val="24"/>
          <w:szCs w:val="24"/>
          <w:lang w:val="nb-NO"/>
        </w:rPr>
        <w:t>sertifikat,</w:t>
      </w:r>
      <w:r w:rsidR="007F3E31" w:rsidRPr="001C4F85">
        <w:rPr>
          <w:rFonts w:cstheme="minorHAnsi"/>
          <w:sz w:val="24"/>
          <w:szCs w:val="24"/>
          <w:lang w:val="nb-NO"/>
        </w:rPr>
        <w:t xml:space="preserve"> </w:t>
      </w:r>
      <w:r w:rsidR="00AD2E16" w:rsidRPr="001C4F85">
        <w:rPr>
          <w:rFonts w:cstheme="minorHAnsi"/>
          <w:sz w:val="24"/>
          <w:szCs w:val="24"/>
          <w:lang w:val="nb-NO"/>
        </w:rPr>
        <w:t xml:space="preserve">men har utløpt </w:t>
      </w:r>
      <w:r w:rsidR="00AC528D" w:rsidRPr="001C4F85">
        <w:rPr>
          <w:rFonts w:cstheme="minorHAnsi"/>
          <w:sz w:val="24"/>
          <w:szCs w:val="24"/>
          <w:lang w:val="nb-NO"/>
        </w:rPr>
        <w:t xml:space="preserve">den 22.05.2022. </w:t>
      </w:r>
      <w:r w:rsidR="000B6763" w:rsidRPr="001C4F85">
        <w:rPr>
          <w:rFonts w:cstheme="minorHAnsi"/>
          <w:sz w:val="24"/>
          <w:szCs w:val="24"/>
          <w:lang w:val="nb-NO"/>
        </w:rPr>
        <w:t xml:space="preserve">Dette problemet gjør at siden </w:t>
      </w:r>
      <w:r w:rsidR="00CA4053" w:rsidRPr="001C4F85">
        <w:rPr>
          <w:rFonts w:cstheme="minorHAnsi"/>
          <w:sz w:val="24"/>
          <w:szCs w:val="24"/>
          <w:lang w:val="nb-NO"/>
        </w:rPr>
        <w:t xml:space="preserve">automatisk får karakter T pga. </w:t>
      </w:r>
      <w:r w:rsidR="00914BAC" w:rsidRPr="001C4F85">
        <w:rPr>
          <w:rFonts w:cstheme="minorHAnsi"/>
          <w:sz w:val="24"/>
          <w:szCs w:val="24"/>
          <w:lang w:val="nb-NO"/>
        </w:rPr>
        <w:t>HTTPS</w:t>
      </w:r>
      <w:r w:rsidR="00CA4053" w:rsidRPr="001C4F85">
        <w:rPr>
          <w:rFonts w:cstheme="minorHAnsi"/>
          <w:sz w:val="24"/>
          <w:szCs w:val="24"/>
          <w:lang w:val="nb-NO"/>
        </w:rPr>
        <w:t xml:space="preserve"> ikke vill fungere og går over til </w:t>
      </w:r>
      <w:r w:rsidR="00914BAC" w:rsidRPr="001C4F85">
        <w:rPr>
          <w:rFonts w:cstheme="minorHAnsi"/>
          <w:sz w:val="24"/>
          <w:szCs w:val="24"/>
          <w:lang w:val="nb-NO"/>
        </w:rPr>
        <w:t>HTTP</w:t>
      </w:r>
      <w:r w:rsidR="00CA4053" w:rsidRPr="001C4F85">
        <w:rPr>
          <w:rFonts w:cstheme="minorHAnsi"/>
          <w:sz w:val="24"/>
          <w:szCs w:val="24"/>
          <w:lang w:val="nb-NO"/>
        </w:rPr>
        <w:t>.</w:t>
      </w:r>
      <w:r w:rsidR="00DF1D69" w:rsidRPr="001C4F85">
        <w:rPr>
          <w:rFonts w:cstheme="minorHAnsi"/>
          <w:sz w:val="24"/>
          <w:szCs w:val="24"/>
          <w:lang w:val="nb-NO"/>
        </w:rPr>
        <w:t xml:space="preserve"> En annen feil </w:t>
      </w:r>
      <w:r w:rsidR="00991952" w:rsidRPr="001C4F85">
        <w:rPr>
          <w:rFonts w:cstheme="minorHAnsi"/>
          <w:sz w:val="24"/>
          <w:szCs w:val="24"/>
          <w:lang w:val="nb-NO"/>
        </w:rPr>
        <w:t xml:space="preserve">som oppstår relevant til </w:t>
      </w:r>
      <w:r w:rsidR="00671641" w:rsidRPr="001C4F85">
        <w:rPr>
          <w:rFonts w:cstheme="minorHAnsi"/>
          <w:sz w:val="24"/>
          <w:szCs w:val="24"/>
          <w:lang w:val="nb-NO"/>
        </w:rPr>
        <w:t xml:space="preserve">sertifikat: </w:t>
      </w:r>
      <w:r w:rsidR="00671641" w:rsidRPr="001C4F85">
        <w:rPr>
          <w:rFonts w:cstheme="minorHAnsi"/>
          <w:sz w:val="24"/>
          <w:szCs w:val="24"/>
          <w:lang w:val="nb-NO"/>
        </w:rPr>
        <w:br/>
        <w:t>«Chain issue: Incomplite, Contains anchor»</w:t>
      </w:r>
      <w:r w:rsidR="00D72BE7" w:rsidRPr="001C4F85">
        <w:rPr>
          <w:rFonts w:cstheme="minorHAnsi"/>
          <w:sz w:val="24"/>
          <w:szCs w:val="24"/>
          <w:lang w:val="nb-NO"/>
        </w:rPr>
        <w:t>. Fra min forståelse er dette enten en følge feil av utdatert gyldighet eller verre at ordrene på</w:t>
      </w:r>
      <w:r w:rsidR="008A685F" w:rsidRPr="001C4F85">
        <w:rPr>
          <w:rFonts w:cstheme="minorHAnsi"/>
          <w:sz w:val="24"/>
          <w:szCs w:val="24"/>
          <w:lang w:val="nb-NO"/>
        </w:rPr>
        <w:t xml:space="preserve"> alle sertifikatene er feil. </w:t>
      </w:r>
    </w:p>
    <w:p w14:paraId="08111A7B" w14:textId="18DA4167" w:rsidR="000041B6" w:rsidRPr="001C4F85" w:rsidRDefault="00BD6E3A" w:rsidP="001C4F85">
      <w:pPr>
        <w:spacing w:line="240" w:lineRule="auto"/>
        <w:rPr>
          <w:rFonts w:cstheme="minorHAnsi"/>
          <w:sz w:val="24"/>
          <w:szCs w:val="24"/>
          <w:lang w:val="nb-NO"/>
        </w:rPr>
      </w:pPr>
      <w:r w:rsidRPr="001C4F85">
        <w:rPr>
          <w:rFonts w:cstheme="minorHAnsi"/>
          <w:sz w:val="24"/>
          <w:szCs w:val="24"/>
          <w:lang w:val="nb-NO"/>
        </w:rPr>
        <w:t xml:space="preserve">Et annet viktig problem som tas opp i rapporten er </w:t>
      </w:r>
      <w:r w:rsidR="00154502" w:rsidRPr="001C4F85">
        <w:rPr>
          <w:rFonts w:cstheme="minorHAnsi"/>
          <w:sz w:val="24"/>
          <w:szCs w:val="24"/>
          <w:lang w:val="nb-NO"/>
        </w:rPr>
        <w:t xml:space="preserve">at siden bruker en svak </w:t>
      </w:r>
      <w:r w:rsidR="00154502" w:rsidRPr="001C4F85">
        <w:rPr>
          <w:rFonts w:cstheme="minorHAnsi"/>
          <w:sz w:val="24"/>
          <w:szCs w:val="24"/>
          <w:lang w:val="nb-NO"/>
        </w:rPr>
        <w:t>Diffie-Hellman</w:t>
      </w:r>
      <w:r w:rsidR="00154502" w:rsidRPr="001C4F85">
        <w:rPr>
          <w:rFonts w:cstheme="minorHAnsi"/>
          <w:sz w:val="24"/>
          <w:szCs w:val="24"/>
          <w:lang w:val="nb-NO"/>
        </w:rPr>
        <w:t xml:space="preserve"> nøkkelparametere som </w:t>
      </w:r>
      <w:r w:rsidR="00730C56" w:rsidRPr="001C4F85">
        <w:rPr>
          <w:rFonts w:cstheme="minorHAnsi"/>
          <w:sz w:val="24"/>
          <w:szCs w:val="24"/>
          <w:lang w:val="nb-NO"/>
        </w:rPr>
        <w:t xml:space="preserve">begrenser maks scor til B. </w:t>
      </w:r>
      <w:r w:rsidR="00491DCA" w:rsidRPr="001C4F85">
        <w:rPr>
          <w:rFonts w:cstheme="minorHAnsi"/>
          <w:sz w:val="24"/>
          <w:szCs w:val="24"/>
          <w:lang w:val="nb-NO"/>
        </w:rPr>
        <w:t xml:space="preserve">Dette skaper en svakhet til det som heter Logjam Attack </w:t>
      </w:r>
      <w:r w:rsidR="00491DCA" w:rsidRPr="001C4F85">
        <w:rPr>
          <w:rFonts w:cstheme="minorHAnsi"/>
          <w:sz w:val="24"/>
          <w:szCs w:val="24"/>
          <w:lang w:val="nb-NO"/>
        </w:rPr>
        <w:fldChar w:fldCharType="begin"/>
      </w:r>
      <w:r w:rsidR="00491DCA" w:rsidRPr="001C4F85">
        <w:rPr>
          <w:rFonts w:cstheme="minorHAnsi"/>
          <w:sz w:val="24"/>
          <w:szCs w:val="24"/>
          <w:lang w:val="nb-NO"/>
        </w:rPr>
        <w:instrText xml:space="preserve"> ADDIN ZOTERO_ITEM CSL_CITATION {"citationID":"sD0bTrLF","properties":{"formattedCitation":"(\\uc0\\u171{}Weak Diffie-Hellman and the Logjam Attack\\uc0\\u187{} u.\\uc0\\u229{}.)","plainCitation":"(«Weak Diffie-Hellman and the Logjam Attack» u.å.)","noteIndex":0},"citationItems":[{"id":55,"uris":["http://zotero.org/users/9121053/items/N95Z3NJJ"],"uri":["http://zotero.org/users/9121053/items/N95Z3NJJ"],"itemData":{"id":55,"type":"webpage","title":"Weak Diffie-Hellman and the Logjam Attack","URL":"https://weakdh.org/","accessed":{"date-parts":[["2022",6,7]]}}}],"schema":"https://github.com/citation-style-language/schema/raw/master/csl-citation.json"} </w:instrText>
      </w:r>
      <w:r w:rsidR="00491DCA" w:rsidRPr="001C4F85">
        <w:rPr>
          <w:rFonts w:cstheme="minorHAnsi"/>
          <w:sz w:val="24"/>
          <w:szCs w:val="24"/>
          <w:lang w:val="nb-NO"/>
        </w:rPr>
        <w:fldChar w:fldCharType="separate"/>
      </w:r>
      <w:r w:rsidR="00491DCA" w:rsidRPr="001C4F85">
        <w:rPr>
          <w:rFonts w:cstheme="minorHAnsi"/>
          <w:sz w:val="24"/>
          <w:szCs w:val="24"/>
          <w:lang w:val="nb-NO"/>
        </w:rPr>
        <w:t>(«Weak Diffie-Hellman and the Logjam Attack» u.å.)</w:t>
      </w:r>
      <w:r w:rsidR="00491DCA" w:rsidRPr="001C4F85">
        <w:rPr>
          <w:rFonts w:cstheme="minorHAnsi"/>
          <w:sz w:val="24"/>
          <w:szCs w:val="24"/>
          <w:lang w:val="nb-NO"/>
        </w:rPr>
        <w:fldChar w:fldCharType="end"/>
      </w:r>
      <w:r w:rsidR="000C00BD" w:rsidRPr="001C4F85">
        <w:rPr>
          <w:rFonts w:cstheme="minorHAnsi"/>
          <w:sz w:val="24"/>
          <w:szCs w:val="24"/>
          <w:lang w:val="nb-NO"/>
        </w:rPr>
        <w:t xml:space="preserve"> I korte trekk betyr dette at man kan nedgradere </w:t>
      </w:r>
      <w:r w:rsidR="00D65A9E" w:rsidRPr="001C4F85">
        <w:rPr>
          <w:rFonts w:cstheme="minorHAnsi"/>
          <w:sz w:val="24"/>
          <w:szCs w:val="24"/>
          <w:lang w:val="nb-NO"/>
        </w:rPr>
        <w:t xml:space="preserve">til en eldre TLS protokoll </w:t>
      </w:r>
      <w:r w:rsidR="003C7C83" w:rsidRPr="001C4F85">
        <w:rPr>
          <w:rFonts w:cstheme="minorHAnsi"/>
          <w:sz w:val="24"/>
          <w:szCs w:val="24"/>
          <w:lang w:val="nb-NO"/>
        </w:rPr>
        <w:t xml:space="preserve">og gjøre en </w:t>
      </w:r>
      <w:proofErr w:type="spellStart"/>
      <w:r w:rsidR="003C7C83" w:rsidRPr="001C4F85">
        <w:rPr>
          <w:rFonts w:cstheme="minorHAnsi"/>
          <w:sz w:val="24"/>
          <w:szCs w:val="24"/>
          <w:lang w:val="nb-NO"/>
        </w:rPr>
        <w:t>man</w:t>
      </w:r>
      <w:proofErr w:type="spellEnd"/>
      <w:r w:rsidR="003C7C83" w:rsidRPr="001C4F85">
        <w:rPr>
          <w:rFonts w:cstheme="minorHAnsi"/>
          <w:sz w:val="24"/>
          <w:szCs w:val="24"/>
          <w:lang w:val="nb-NO"/>
        </w:rPr>
        <w:t xml:space="preserve">-in-the-middle angrep. </w:t>
      </w:r>
      <w:r w:rsidR="003C7C83" w:rsidRPr="001C4F85">
        <w:rPr>
          <w:rFonts w:cstheme="minorHAnsi"/>
          <w:sz w:val="24"/>
          <w:szCs w:val="24"/>
          <w:lang w:val="nb-NO"/>
        </w:rPr>
        <w:br/>
      </w:r>
      <w:r w:rsidR="003C7C83" w:rsidRPr="001C4F85">
        <w:rPr>
          <w:rFonts w:cstheme="minorHAnsi"/>
          <w:sz w:val="24"/>
          <w:szCs w:val="24"/>
          <w:lang w:val="nb-NO"/>
        </w:rPr>
        <w:br/>
        <w:t xml:space="preserve">Siste betydelige feil denne siden har er at den støtter eldre versjoner av TLS protokoller som har sine svakheter og </w:t>
      </w:r>
      <w:r w:rsidR="00A542A4" w:rsidRPr="001C4F85">
        <w:rPr>
          <w:rFonts w:cstheme="minorHAnsi"/>
          <w:sz w:val="24"/>
          <w:szCs w:val="24"/>
          <w:lang w:val="nb-NO"/>
        </w:rPr>
        <w:t xml:space="preserve">utnyttelser. </w:t>
      </w:r>
      <w:r w:rsidR="00A97503" w:rsidRPr="001C4F85">
        <w:rPr>
          <w:rFonts w:cstheme="minorHAnsi"/>
          <w:sz w:val="24"/>
          <w:szCs w:val="24"/>
          <w:lang w:val="nb-NO"/>
        </w:rPr>
        <w:t xml:space="preserve">Resten av rapporten kommer med </w:t>
      </w:r>
      <w:r w:rsidR="000310AC" w:rsidRPr="001C4F85">
        <w:rPr>
          <w:rFonts w:cstheme="minorHAnsi"/>
          <w:sz w:val="24"/>
          <w:szCs w:val="24"/>
          <w:lang w:val="nb-NO"/>
        </w:rPr>
        <w:t xml:space="preserve">detaljer om andre </w:t>
      </w:r>
      <w:r w:rsidR="00914BAC" w:rsidRPr="001C4F85">
        <w:rPr>
          <w:rFonts w:cstheme="minorHAnsi"/>
          <w:sz w:val="24"/>
          <w:szCs w:val="24"/>
          <w:lang w:val="nb-NO"/>
        </w:rPr>
        <w:t>mulige</w:t>
      </w:r>
      <w:r w:rsidR="000310AC" w:rsidRPr="001C4F85">
        <w:rPr>
          <w:rFonts w:cstheme="minorHAnsi"/>
          <w:sz w:val="24"/>
          <w:szCs w:val="24"/>
          <w:lang w:val="nb-NO"/>
        </w:rPr>
        <w:t xml:space="preserve"> svakheter som hovedsakelig går i bruk av </w:t>
      </w:r>
      <w:r w:rsidR="00342295" w:rsidRPr="001C4F85">
        <w:rPr>
          <w:rFonts w:cstheme="minorHAnsi"/>
          <w:sz w:val="24"/>
          <w:szCs w:val="24"/>
          <w:lang w:val="nb-NO"/>
        </w:rPr>
        <w:t>e</w:t>
      </w:r>
      <w:r w:rsidR="000310AC" w:rsidRPr="001C4F85">
        <w:rPr>
          <w:rFonts w:cstheme="minorHAnsi"/>
          <w:sz w:val="24"/>
          <w:szCs w:val="24"/>
          <w:lang w:val="nb-NO"/>
        </w:rPr>
        <w:t>ldre protokoller</w:t>
      </w:r>
      <w:r w:rsidR="000041B6" w:rsidRPr="001C4F85">
        <w:rPr>
          <w:rFonts w:cstheme="minorHAnsi"/>
          <w:sz w:val="24"/>
          <w:szCs w:val="24"/>
          <w:lang w:val="nb-NO"/>
        </w:rPr>
        <w:t xml:space="preserve">, handshakes og </w:t>
      </w:r>
      <w:r w:rsidR="000041B6" w:rsidRPr="001C4F85">
        <w:rPr>
          <w:rFonts w:cstheme="minorHAnsi"/>
          <w:sz w:val="24"/>
          <w:szCs w:val="24"/>
          <w:lang w:val="nb-NO"/>
        </w:rPr>
        <w:t>svake Cipher Suites</w:t>
      </w:r>
      <w:r w:rsidR="000041B6" w:rsidRPr="001C4F85">
        <w:rPr>
          <w:rFonts w:cstheme="minorHAnsi"/>
          <w:sz w:val="24"/>
          <w:szCs w:val="24"/>
          <w:lang w:val="nb-NO"/>
        </w:rPr>
        <w:t xml:space="preserve">. </w:t>
      </w:r>
    </w:p>
    <w:p w14:paraId="711EBF7C" w14:textId="2366AF4F" w:rsidR="00BD6E3A" w:rsidRPr="001C4F85" w:rsidRDefault="000041B6" w:rsidP="001C4F85">
      <w:pPr>
        <w:spacing w:line="240" w:lineRule="auto"/>
        <w:rPr>
          <w:rFonts w:cstheme="minorHAnsi"/>
          <w:sz w:val="24"/>
          <w:szCs w:val="24"/>
          <w:lang w:val="nb-NO"/>
        </w:rPr>
      </w:pPr>
      <w:r w:rsidRPr="001C4F85">
        <w:rPr>
          <w:rFonts w:cstheme="minorHAnsi"/>
          <w:sz w:val="24"/>
          <w:szCs w:val="24"/>
          <w:lang w:val="nb-NO"/>
        </w:rPr>
        <w:t xml:space="preserve">Fra min tolkning av rapporten kan siden få en scor på A hvis den klare </w:t>
      </w:r>
      <w:r w:rsidR="00A837A2" w:rsidRPr="001C4F85">
        <w:rPr>
          <w:rFonts w:cstheme="minorHAnsi"/>
          <w:sz w:val="24"/>
          <w:szCs w:val="24"/>
          <w:lang w:val="nb-NO"/>
        </w:rPr>
        <w:t>å oppdatere følgende</w:t>
      </w:r>
      <w:r w:rsidR="00F97B2E" w:rsidRPr="001C4F85">
        <w:rPr>
          <w:rFonts w:cstheme="minorHAnsi"/>
          <w:sz w:val="24"/>
          <w:szCs w:val="24"/>
          <w:lang w:val="nb-NO"/>
        </w:rPr>
        <w:t>:</w:t>
      </w:r>
      <w:r w:rsidR="00A837A2" w:rsidRPr="001C4F85">
        <w:rPr>
          <w:rFonts w:cstheme="minorHAnsi"/>
          <w:sz w:val="24"/>
          <w:szCs w:val="24"/>
          <w:lang w:val="nb-NO"/>
        </w:rPr>
        <w:t xml:space="preserve"> </w:t>
      </w:r>
      <w:r w:rsidR="00F97B2E" w:rsidRPr="001C4F85">
        <w:rPr>
          <w:rFonts w:cstheme="minorHAnsi"/>
          <w:sz w:val="24"/>
          <w:szCs w:val="24"/>
          <w:lang w:val="nb-NO"/>
        </w:rPr>
        <w:t>S</w:t>
      </w:r>
      <w:r w:rsidR="00A837A2" w:rsidRPr="001C4F85">
        <w:rPr>
          <w:rFonts w:cstheme="minorHAnsi"/>
          <w:sz w:val="24"/>
          <w:szCs w:val="24"/>
          <w:lang w:val="nb-NO"/>
        </w:rPr>
        <w:t xml:space="preserve">ertifikat, begrense til kun nyere protokoller av TLS, høyere </w:t>
      </w:r>
      <w:r w:rsidR="006908F7" w:rsidRPr="001C4F85">
        <w:rPr>
          <w:rFonts w:cstheme="minorHAnsi"/>
          <w:sz w:val="24"/>
          <w:szCs w:val="24"/>
          <w:lang w:val="nb-NO"/>
        </w:rPr>
        <w:t xml:space="preserve">Chiper suits som kun kan benyttes og </w:t>
      </w:r>
      <w:r w:rsidR="007C69CA" w:rsidRPr="001C4F85">
        <w:rPr>
          <w:rFonts w:cstheme="minorHAnsi"/>
          <w:sz w:val="24"/>
          <w:szCs w:val="24"/>
          <w:lang w:val="nb-NO"/>
        </w:rPr>
        <w:t>følge resultat blir tryggere handshakes</w:t>
      </w:r>
      <w:r w:rsidR="00D75610" w:rsidRPr="001C4F85">
        <w:rPr>
          <w:rFonts w:cstheme="minorHAnsi"/>
          <w:sz w:val="24"/>
          <w:szCs w:val="24"/>
          <w:lang w:val="nb-NO"/>
        </w:rPr>
        <w:t xml:space="preserve"> </w:t>
      </w:r>
      <w:r w:rsidR="00D75610" w:rsidRPr="001C4F85">
        <w:rPr>
          <w:rFonts w:cstheme="minorHAnsi"/>
          <w:sz w:val="24"/>
          <w:szCs w:val="24"/>
          <w:lang w:val="nb-NO"/>
        </w:rPr>
        <w:fldChar w:fldCharType="begin"/>
      </w:r>
      <w:r w:rsidR="00D75610" w:rsidRPr="001C4F85">
        <w:rPr>
          <w:rFonts w:cstheme="minorHAnsi"/>
          <w:sz w:val="24"/>
          <w:szCs w:val="24"/>
          <w:lang w:val="nb-NO"/>
        </w:rPr>
        <w:instrText xml:space="preserve"> ADDIN ZOTERO_ITEM CSL_CITATION {"citationID":"SI1I0I1l","properties":{"formattedCitation":"(\\uc0\\u171{}SSL Server Test: demo.testfire.net (Powered by Qualys SSL Labs)\\uc0\\u187{} u.\\uc0\\u229{}.)","plainCitation":"(«SSL Server Test: demo.testfire.net (Powered by Qualys SSL Labs)» u.å.)","noteIndex":0},"citationItems":[{"id":51,"uris":["http://zotero.org/users/9121053/items/S9TG6ZZ4"],"uri":["http://zotero.org/users/9121053/items/S9TG6ZZ4"],"itemData":{"id":51,"type":"webpage","title":"SSL Server Test: demo.testfire.net (Powered by Qualys SSL Labs)","URL":"https://www.ssllabs.com/ssltest/analyze.html?d=demo.testfire.net","accessed":{"date-parts":[["2022",6,7]]}}}],"schema":"https://github.com/citation-style-language/schema/raw/master/csl-citation.json"} </w:instrText>
      </w:r>
      <w:r w:rsidR="00D75610" w:rsidRPr="001C4F85">
        <w:rPr>
          <w:rFonts w:cstheme="minorHAnsi"/>
          <w:sz w:val="24"/>
          <w:szCs w:val="24"/>
          <w:lang w:val="nb-NO"/>
        </w:rPr>
        <w:fldChar w:fldCharType="separate"/>
      </w:r>
      <w:r w:rsidR="00D75610" w:rsidRPr="001C4F85">
        <w:rPr>
          <w:rFonts w:cstheme="minorHAnsi"/>
          <w:sz w:val="24"/>
          <w:szCs w:val="24"/>
          <w:lang w:val="nb-NO"/>
        </w:rPr>
        <w:t xml:space="preserve">(«SSL Server Test: demo.testfire.net (Powered by </w:t>
      </w:r>
      <w:proofErr w:type="spellStart"/>
      <w:r w:rsidR="00D75610" w:rsidRPr="001C4F85">
        <w:rPr>
          <w:rFonts w:cstheme="minorHAnsi"/>
          <w:sz w:val="24"/>
          <w:szCs w:val="24"/>
          <w:lang w:val="nb-NO"/>
        </w:rPr>
        <w:t>Qualys</w:t>
      </w:r>
      <w:proofErr w:type="spellEnd"/>
      <w:r w:rsidR="00D75610" w:rsidRPr="001C4F85">
        <w:rPr>
          <w:rFonts w:cstheme="minorHAnsi"/>
          <w:sz w:val="24"/>
          <w:szCs w:val="24"/>
          <w:lang w:val="nb-NO"/>
        </w:rPr>
        <w:t xml:space="preserve"> SSL Labs)» u.å.)</w:t>
      </w:r>
      <w:r w:rsidR="00D75610" w:rsidRPr="001C4F85">
        <w:rPr>
          <w:rFonts w:cstheme="minorHAnsi"/>
          <w:sz w:val="24"/>
          <w:szCs w:val="24"/>
          <w:lang w:val="nb-NO"/>
        </w:rPr>
        <w:fldChar w:fldCharType="end"/>
      </w:r>
      <w:r w:rsidR="007C69CA" w:rsidRPr="001C4F85">
        <w:rPr>
          <w:rFonts w:cstheme="minorHAnsi"/>
          <w:sz w:val="24"/>
          <w:szCs w:val="24"/>
          <w:lang w:val="nb-NO"/>
        </w:rPr>
        <w:t xml:space="preserve">. </w:t>
      </w:r>
    </w:p>
    <w:p w14:paraId="3FC804AD" w14:textId="273DAC97" w:rsidR="006C3381" w:rsidRPr="001C4F85" w:rsidRDefault="00F81BE9" w:rsidP="001C4F85">
      <w:pPr>
        <w:spacing w:line="240" w:lineRule="auto"/>
        <w:rPr>
          <w:rFonts w:cstheme="minorHAnsi"/>
          <w:sz w:val="24"/>
          <w:szCs w:val="24"/>
          <w:lang w:val="nb-NO"/>
        </w:rPr>
      </w:pPr>
      <w:r w:rsidRPr="001C4F85">
        <w:rPr>
          <w:rFonts w:cstheme="minorHAnsi"/>
          <w:sz w:val="24"/>
          <w:szCs w:val="24"/>
          <w:lang w:val="nb-NO"/>
        </w:rPr>
        <w:br w:type="page"/>
      </w:r>
      <w:r w:rsidR="000B30D6" w:rsidRPr="001C4F85">
        <w:rPr>
          <w:rFonts w:cstheme="minorHAnsi"/>
          <w:b/>
          <w:bCs/>
          <w:sz w:val="24"/>
          <w:szCs w:val="24"/>
          <w:lang w:val="nb-NO"/>
        </w:rPr>
        <w:lastRenderedPageBreak/>
        <w:t>Oppgave 10.</w:t>
      </w:r>
    </w:p>
    <w:p w14:paraId="5D51EE58" w14:textId="35A902A7" w:rsidR="000B30D6" w:rsidRPr="001C4F85" w:rsidRDefault="002D11C2" w:rsidP="001C4F85">
      <w:pPr>
        <w:spacing w:line="240" w:lineRule="auto"/>
        <w:rPr>
          <w:rFonts w:cstheme="minorHAnsi"/>
          <w:sz w:val="24"/>
          <w:szCs w:val="24"/>
          <w:lang w:val="nb-NO"/>
        </w:rPr>
      </w:pPr>
      <w:r w:rsidRPr="001C4F85">
        <w:rPr>
          <w:rFonts w:cstheme="minorHAnsi"/>
          <w:sz w:val="24"/>
          <w:szCs w:val="24"/>
          <w:lang w:val="nb-NO"/>
        </w:rPr>
        <w:t>I første steget</w:t>
      </w:r>
      <w:r w:rsidR="00C91B6A" w:rsidRPr="001C4F85">
        <w:rPr>
          <w:rFonts w:cstheme="minorHAnsi"/>
          <w:sz w:val="24"/>
          <w:szCs w:val="24"/>
          <w:lang w:val="nb-NO"/>
        </w:rPr>
        <w:t xml:space="preserve"> slo jeg av </w:t>
      </w:r>
      <w:r w:rsidR="00370E55" w:rsidRPr="001C4F85">
        <w:rPr>
          <w:rFonts w:cstheme="minorHAnsi"/>
          <w:noProof/>
          <w:sz w:val="24"/>
          <w:szCs w:val="24"/>
          <w:lang w:val="nb-NO"/>
        </w:rPr>
        <w:t>santidbeskyttelse</w:t>
      </w:r>
      <w:r w:rsidR="00370E55" w:rsidRPr="001C4F85">
        <w:rPr>
          <w:rFonts w:cstheme="minorHAnsi"/>
          <w:noProof/>
          <w:sz w:val="24"/>
          <w:szCs w:val="24"/>
          <w:lang w:val="nb-NO"/>
        </w:rPr>
        <w:t xml:space="preserve"> for min AV (Bitd</w:t>
      </w:r>
      <w:r w:rsidR="007E5015" w:rsidRPr="001C4F85">
        <w:rPr>
          <w:rFonts w:cstheme="minorHAnsi"/>
          <w:noProof/>
          <w:sz w:val="24"/>
          <w:szCs w:val="24"/>
          <w:lang w:val="nb-NO"/>
        </w:rPr>
        <w:t>efender)</w:t>
      </w:r>
      <w:r w:rsidR="00370E55" w:rsidRPr="001C4F85">
        <w:rPr>
          <w:rFonts w:cstheme="minorHAnsi"/>
          <w:noProof/>
          <w:sz w:val="24"/>
          <w:szCs w:val="24"/>
          <w:lang w:val="nb-NO"/>
        </w:rPr>
        <w:t>.</w:t>
      </w:r>
      <w:r w:rsidR="007E5015" w:rsidRPr="001C4F85">
        <w:rPr>
          <w:rFonts w:cstheme="minorHAnsi"/>
          <w:noProof/>
          <w:sz w:val="24"/>
          <w:szCs w:val="24"/>
          <w:lang w:val="nb-NO"/>
        </w:rPr>
        <w:t xml:space="preserve"> Grunnen for jeg gjør detter er fordi den vill automatisk skanne og slette skadlig filer den finner på min maskin.</w:t>
      </w:r>
      <w:r w:rsidR="00982515" w:rsidRPr="001C4F85">
        <w:rPr>
          <w:rFonts w:cstheme="minorHAnsi"/>
          <w:noProof/>
          <w:sz w:val="24"/>
          <w:szCs w:val="24"/>
          <w:lang w:val="nb-NO"/>
        </w:rPr>
        <w:t xml:space="preserve"> Andre steg var </w:t>
      </w:r>
      <w:proofErr w:type="gramStart"/>
      <w:r w:rsidR="00982515" w:rsidRPr="001C4F85">
        <w:rPr>
          <w:rFonts w:cstheme="minorHAnsi"/>
          <w:noProof/>
          <w:sz w:val="24"/>
          <w:szCs w:val="24"/>
          <w:lang w:val="nb-NO"/>
        </w:rPr>
        <w:t>å</w:t>
      </w:r>
      <w:r w:rsidR="00370E55" w:rsidRPr="001C4F85">
        <w:rPr>
          <w:rFonts w:cstheme="minorHAnsi"/>
          <w:noProof/>
          <w:sz w:val="24"/>
          <w:szCs w:val="24"/>
          <w:lang w:val="nb-NO"/>
        </w:rPr>
        <w:t xml:space="preserve"> </w:t>
      </w:r>
      <w:r w:rsidR="00982515" w:rsidRPr="001C4F85">
        <w:rPr>
          <w:rFonts w:cstheme="minorHAnsi"/>
          <w:sz w:val="24"/>
          <w:szCs w:val="24"/>
          <w:lang w:val="nb-NO"/>
        </w:rPr>
        <w:t>n</w:t>
      </w:r>
      <w:r w:rsidR="00015C2F" w:rsidRPr="001C4F85">
        <w:rPr>
          <w:rFonts w:cstheme="minorHAnsi"/>
          <w:sz w:val="24"/>
          <w:szCs w:val="24"/>
          <w:lang w:val="nb-NO"/>
        </w:rPr>
        <w:t>edlastet</w:t>
      </w:r>
      <w:proofErr w:type="gramEnd"/>
      <w:r w:rsidR="00DD1A45" w:rsidRPr="001C4F85">
        <w:rPr>
          <w:rFonts w:cstheme="minorHAnsi"/>
          <w:sz w:val="24"/>
          <w:szCs w:val="24"/>
          <w:lang w:val="nb-NO"/>
        </w:rPr>
        <w:t xml:space="preserve"> tre filer fra referert nettside og laget en .TXT fil </w:t>
      </w:r>
      <w:r w:rsidR="00923C9E" w:rsidRPr="001C4F85">
        <w:rPr>
          <w:rFonts w:cstheme="minorHAnsi"/>
          <w:sz w:val="24"/>
          <w:szCs w:val="24"/>
          <w:lang w:val="nb-NO"/>
        </w:rPr>
        <w:t xml:space="preserve">med </w:t>
      </w:r>
      <w:r w:rsidR="00015C2F" w:rsidRPr="001C4F85">
        <w:rPr>
          <w:rFonts w:cstheme="minorHAnsi"/>
          <w:sz w:val="24"/>
          <w:szCs w:val="24"/>
          <w:lang w:val="nb-NO"/>
        </w:rPr>
        <w:t>strengen</w:t>
      </w:r>
      <w:r w:rsidR="00923C9E" w:rsidRPr="001C4F85">
        <w:rPr>
          <w:rFonts w:cstheme="minorHAnsi"/>
          <w:sz w:val="24"/>
          <w:szCs w:val="24"/>
          <w:lang w:val="nb-NO"/>
        </w:rPr>
        <w:t xml:space="preserve"> med 64 </w:t>
      </w:r>
      <w:r w:rsidR="00015C2F" w:rsidRPr="001C4F85">
        <w:rPr>
          <w:rFonts w:cstheme="minorHAnsi"/>
          <w:sz w:val="24"/>
          <w:szCs w:val="24"/>
          <w:lang w:val="nb-NO"/>
        </w:rPr>
        <w:t>karakterer</w:t>
      </w:r>
      <w:r w:rsidR="00923C9E" w:rsidRPr="001C4F85">
        <w:rPr>
          <w:rFonts w:cstheme="minorHAnsi"/>
          <w:sz w:val="24"/>
          <w:szCs w:val="24"/>
          <w:lang w:val="nb-NO"/>
        </w:rPr>
        <w:t xml:space="preserve"> som utgjør viruset. Når alt var i download mappen min gjorde jeg følgende: </w:t>
      </w:r>
    </w:p>
    <w:p w14:paraId="53980C83" w14:textId="2134D868" w:rsidR="002725AB" w:rsidRPr="001C4F85" w:rsidRDefault="002725AB" w:rsidP="001C4F85">
      <w:pPr>
        <w:pStyle w:val="ListParagraph"/>
        <w:numPr>
          <w:ilvl w:val="0"/>
          <w:numId w:val="1"/>
        </w:numPr>
        <w:spacing w:line="240" w:lineRule="auto"/>
        <w:rPr>
          <w:rFonts w:cstheme="minorHAnsi"/>
          <w:sz w:val="24"/>
          <w:szCs w:val="24"/>
          <w:lang w:val="nb-NO"/>
        </w:rPr>
      </w:pPr>
      <w:r w:rsidRPr="001C4F85">
        <w:rPr>
          <w:rFonts w:cstheme="minorHAnsi"/>
          <w:sz w:val="24"/>
          <w:szCs w:val="24"/>
          <w:lang w:val="nb-NO"/>
        </w:rPr>
        <w:t xml:space="preserve">Åpnet mappen </w:t>
      </w:r>
      <w:r w:rsidR="00B943F6" w:rsidRPr="001C4F85">
        <w:rPr>
          <w:rFonts w:cstheme="minorHAnsi"/>
          <w:sz w:val="24"/>
          <w:szCs w:val="24"/>
          <w:lang w:val="nb-NO"/>
        </w:rPr>
        <w:t xml:space="preserve">download fra </w:t>
      </w:r>
      <w:r w:rsidR="00015C2F" w:rsidRPr="001C4F85">
        <w:rPr>
          <w:rFonts w:cstheme="minorHAnsi"/>
          <w:sz w:val="24"/>
          <w:szCs w:val="24"/>
          <w:lang w:val="nb-NO"/>
        </w:rPr>
        <w:t>filutforsker</w:t>
      </w:r>
      <w:r w:rsidR="00B943F6" w:rsidRPr="001C4F85">
        <w:rPr>
          <w:rFonts w:cstheme="minorHAnsi"/>
          <w:sz w:val="24"/>
          <w:szCs w:val="24"/>
          <w:lang w:val="nb-NO"/>
        </w:rPr>
        <w:t>.</w:t>
      </w:r>
    </w:p>
    <w:p w14:paraId="7F64F945" w14:textId="7D4E109E" w:rsidR="00B943F6" w:rsidRPr="001C4F85" w:rsidRDefault="002725AB" w:rsidP="001C4F85">
      <w:pPr>
        <w:spacing w:line="240" w:lineRule="auto"/>
        <w:rPr>
          <w:rFonts w:cstheme="minorHAnsi"/>
          <w:sz w:val="24"/>
          <w:szCs w:val="24"/>
          <w:lang w:val="nb-NO"/>
        </w:rPr>
      </w:pPr>
      <w:r w:rsidRPr="001C4F85">
        <w:rPr>
          <w:rFonts w:cstheme="minorHAnsi"/>
          <w:noProof/>
          <w:sz w:val="24"/>
          <w:szCs w:val="24"/>
          <w:lang w:val="nb-NO"/>
        </w:rPr>
        <w:drawing>
          <wp:inline distT="0" distB="0" distL="0" distR="0" wp14:anchorId="12CED7E9" wp14:editId="5B833E5F">
            <wp:extent cx="5728970" cy="145478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8970" cy="1454785"/>
                    </a:xfrm>
                    <a:prstGeom prst="rect">
                      <a:avLst/>
                    </a:prstGeom>
                    <a:noFill/>
                    <a:ln>
                      <a:noFill/>
                    </a:ln>
                  </pic:spPr>
                </pic:pic>
              </a:graphicData>
            </a:graphic>
          </wp:inline>
        </w:drawing>
      </w:r>
    </w:p>
    <w:p w14:paraId="5F5BB661" w14:textId="77777777" w:rsidR="00202D1E" w:rsidRPr="001C4F85" w:rsidRDefault="00202D1E" w:rsidP="001C4F85">
      <w:pPr>
        <w:spacing w:line="240" w:lineRule="auto"/>
        <w:rPr>
          <w:rFonts w:cstheme="minorHAnsi"/>
          <w:sz w:val="24"/>
          <w:szCs w:val="24"/>
          <w:lang w:val="nb-NO"/>
        </w:rPr>
      </w:pPr>
    </w:p>
    <w:p w14:paraId="3F7A98AA" w14:textId="19C44F81" w:rsidR="00B943F6" w:rsidRPr="001C4F85" w:rsidRDefault="00B943F6" w:rsidP="001C4F85">
      <w:pPr>
        <w:pStyle w:val="ListParagraph"/>
        <w:numPr>
          <w:ilvl w:val="0"/>
          <w:numId w:val="1"/>
        </w:numPr>
        <w:spacing w:line="240" w:lineRule="auto"/>
        <w:rPr>
          <w:rFonts w:cstheme="minorHAnsi"/>
          <w:sz w:val="24"/>
          <w:szCs w:val="24"/>
          <w:lang w:val="nb-NO"/>
        </w:rPr>
      </w:pPr>
      <w:r w:rsidRPr="001C4F85">
        <w:rPr>
          <w:rFonts w:cstheme="minorHAnsi"/>
          <w:sz w:val="24"/>
          <w:szCs w:val="24"/>
          <w:lang w:val="nb-NO"/>
        </w:rPr>
        <w:t>Markerte alle filene</w:t>
      </w:r>
      <w:r w:rsidR="007A7B40" w:rsidRPr="001C4F85">
        <w:rPr>
          <w:rFonts w:cstheme="minorHAnsi"/>
          <w:sz w:val="24"/>
          <w:szCs w:val="24"/>
          <w:lang w:val="nb-NO"/>
        </w:rPr>
        <w:t xml:space="preserve">. Høyreklikket og </w:t>
      </w:r>
      <w:r w:rsidR="00D57074" w:rsidRPr="001C4F85">
        <w:rPr>
          <w:rFonts w:cstheme="minorHAnsi"/>
          <w:sz w:val="24"/>
          <w:szCs w:val="24"/>
          <w:lang w:val="nb-NO"/>
        </w:rPr>
        <w:t>lente</w:t>
      </w:r>
      <w:r w:rsidR="004D0156" w:rsidRPr="001C4F85">
        <w:rPr>
          <w:rFonts w:cstheme="minorHAnsi"/>
          <w:sz w:val="24"/>
          <w:szCs w:val="24"/>
          <w:lang w:val="nb-NO"/>
        </w:rPr>
        <w:t xml:space="preserve"> pekeren over Bitdefender</w:t>
      </w:r>
      <w:r w:rsidR="00202D1E" w:rsidRPr="001C4F85">
        <w:rPr>
          <w:rFonts w:cstheme="minorHAnsi"/>
          <w:sz w:val="24"/>
          <w:szCs w:val="24"/>
          <w:lang w:val="nb-NO"/>
        </w:rPr>
        <w:t xml:space="preserve"> og ny meny slo ut. I den nye menyen velger man «</w:t>
      </w:r>
      <w:proofErr w:type="spellStart"/>
      <w:r w:rsidR="00202D1E" w:rsidRPr="001C4F85">
        <w:rPr>
          <w:rFonts w:cstheme="minorHAnsi"/>
          <w:sz w:val="24"/>
          <w:szCs w:val="24"/>
          <w:lang w:val="nb-NO"/>
        </w:rPr>
        <w:t>Scan</w:t>
      </w:r>
      <w:proofErr w:type="spellEnd"/>
      <w:r w:rsidR="00202D1E" w:rsidRPr="001C4F85">
        <w:rPr>
          <w:rFonts w:cstheme="minorHAnsi"/>
          <w:sz w:val="24"/>
          <w:szCs w:val="24"/>
          <w:lang w:val="nb-NO"/>
        </w:rPr>
        <w:t xml:space="preserve"> </w:t>
      </w:r>
      <w:proofErr w:type="spellStart"/>
      <w:r w:rsidR="00202D1E" w:rsidRPr="001C4F85">
        <w:rPr>
          <w:rFonts w:cstheme="minorHAnsi"/>
          <w:sz w:val="24"/>
          <w:szCs w:val="24"/>
          <w:lang w:val="nb-NO"/>
        </w:rPr>
        <w:t>with</w:t>
      </w:r>
      <w:proofErr w:type="spellEnd"/>
      <w:r w:rsidR="00202D1E" w:rsidRPr="001C4F85">
        <w:rPr>
          <w:rFonts w:cstheme="minorHAnsi"/>
          <w:sz w:val="24"/>
          <w:szCs w:val="24"/>
          <w:lang w:val="nb-NO"/>
        </w:rPr>
        <w:t xml:space="preserve"> Bitdefender»</w:t>
      </w:r>
    </w:p>
    <w:p w14:paraId="29640D19" w14:textId="14441BD7" w:rsidR="002725AB" w:rsidRPr="001C4F85" w:rsidRDefault="00B943F6" w:rsidP="001C4F85">
      <w:pPr>
        <w:spacing w:line="240" w:lineRule="auto"/>
        <w:rPr>
          <w:rFonts w:cstheme="minorHAnsi"/>
          <w:sz w:val="24"/>
          <w:szCs w:val="24"/>
          <w:lang w:val="nb-NO"/>
        </w:rPr>
      </w:pPr>
      <w:r w:rsidRPr="001C4F85">
        <w:rPr>
          <w:rFonts w:cstheme="minorHAnsi"/>
          <w:noProof/>
          <w:sz w:val="24"/>
          <w:szCs w:val="24"/>
          <w:lang w:val="nb-NO"/>
        </w:rPr>
        <w:drawing>
          <wp:inline distT="0" distB="0" distL="0" distR="0" wp14:anchorId="3D7A0425" wp14:editId="0114C131">
            <wp:extent cx="5728970" cy="253555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8970" cy="2535555"/>
                    </a:xfrm>
                    <a:prstGeom prst="rect">
                      <a:avLst/>
                    </a:prstGeom>
                    <a:noFill/>
                    <a:ln>
                      <a:noFill/>
                    </a:ln>
                  </pic:spPr>
                </pic:pic>
              </a:graphicData>
            </a:graphic>
          </wp:inline>
        </w:drawing>
      </w:r>
    </w:p>
    <w:p w14:paraId="44DA2976" w14:textId="77777777" w:rsidR="00A17C1F" w:rsidRPr="001C4F85" w:rsidRDefault="00A17C1F" w:rsidP="001C4F85">
      <w:pPr>
        <w:spacing w:line="240" w:lineRule="auto"/>
        <w:rPr>
          <w:rFonts w:cstheme="minorHAnsi"/>
          <w:noProof/>
          <w:sz w:val="24"/>
          <w:szCs w:val="24"/>
          <w:lang w:val="nb-NO"/>
        </w:rPr>
      </w:pPr>
    </w:p>
    <w:p w14:paraId="35E73471" w14:textId="77777777" w:rsidR="00A17C1F" w:rsidRPr="001C4F85" w:rsidRDefault="00A17C1F" w:rsidP="001C4F85">
      <w:pPr>
        <w:spacing w:line="240" w:lineRule="auto"/>
        <w:rPr>
          <w:rFonts w:cstheme="minorHAnsi"/>
          <w:noProof/>
          <w:sz w:val="24"/>
          <w:szCs w:val="24"/>
          <w:lang w:val="nb-NO"/>
        </w:rPr>
      </w:pPr>
    </w:p>
    <w:p w14:paraId="2F0A1612" w14:textId="77777777" w:rsidR="00A17C1F" w:rsidRPr="001C4F85" w:rsidRDefault="00A17C1F" w:rsidP="001C4F85">
      <w:pPr>
        <w:spacing w:line="240" w:lineRule="auto"/>
        <w:rPr>
          <w:rFonts w:cstheme="minorHAnsi"/>
          <w:noProof/>
          <w:sz w:val="24"/>
          <w:szCs w:val="24"/>
          <w:lang w:val="nb-NO"/>
        </w:rPr>
      </w:pPr>
    </w:p>
    <w:p w14:paraId="08A73FF2" w14:textId="77777777" w:rsidR="00A17C1F" w:rsidRPr="001C4F85" w:rsidRDefault="00A17C1F" w:rsidP="001C4F85">
      <w:pPr>
        <w:spacing w:line="240" w:lineRule="auto"/>
        <w:rPr>
          <w:rFonts w:cstheme="minorHAnsi"/>
          <w:noProof/>
          <w:sz w:val="24"/>
          <w:szCs w:val="24"/>
          <w:lang w:val="nb-NO"/>
        </w:rPr>
      </w:pPr>
    </w:p>
    <w:p w14:paraId="2F21D5C8" w14:textId="77777777" w:rsidR="00A17C1F" w:rsidRPr="001C4F85" w:rsidRDefault="00A17C1F" w:rsidP="001C4F85">
      <w:pPr>
        <w:spacing w:line="240" w:lineRule="auto"/>
        <w:rPr>
          <w:rFonts w:cstheme="minorHAnsi"/>
          <w:noProof/>
          <w:sz w:val="24"/>
          <w:szCs w:val="24"/>
          <w:lang w:val="nb-NO"/>
        </w:rPr>
      </w:pPr>
    </w:p>
    <w:p w14:paraId="37DCECA7" w14:textId="77777777" w:rsidR="00A17C1F" w:rsidRPr="001C4F85" w:rsidRDefault="00A17C1F" w:rsidP="001C4F85">
      <w:pPr>
        <w:spacing w:line="240" w:lineRule="auto"/>
        <w:rPr>
          <w:rFonts w:cstheme="minorHAnsi"/>
          <w:noProof/>
          <w:sz w:val="24"/>
          <w:szCs w:val="24"/>
          <w:lang w:val="nb-NO"/>
        </w:rPr>
      </w:pPr>
    </w:p>
    <w:p w14:paraId="1E674058" w14:textId="77777777" w:rsidR="00A17C1F" w:rsidRPr="001C4F85" w:rsidRDefault="00A17C1F" w:rsidP="001C4F85">
      <w:pPr>
        <w:spacing w:line="240" w:lineRule="auto"/>
        <w:rPr>
          <w:rFonts w:cstheme="minorHAnsi"/>
          <w:noProof/>
          <w:sz w:val="24"/>
          <w:szCs w:val="24"/>
          <w:lang w:val="nb-NO"/>
        </w:rPr>
      </w:pPr>
    </w:p>
    <w:p w14:paraId="28DB4C4C" w14:textId="77777777" w:rsidR="00A17C1F" w:rsidRPr="001C4F85" w:rsidRDefault="00A17C1F" w:rsidP="001C4F85">
      <w:pPr>
        <w:spacing w:line="240" w:lineRule="auto"/>
        <w:rPr>
          <w:rFonts w:cstheme="minorHAnsi"/>
          <w:noProof/>
          <w:sz w:val="24"/>
          <w:szCs w:val="24"/>
          <w:lang w:val="nb-NO"/>
        </w:rPr>
      </w:pPr>
    </w:p>
    <w:p w14:paraId="51624C2D" w14:textId="6B608C2E" w:rsidR="00333C0C" w:rsidRPr="001C4F85" w:rsidRDefault="00A17C1F" w:rsidP="001C4F85">
      <w:pPr>
        <w:pStyle w:val="ListParagraph"/>
        <w:numPr>
          <w:ilvl w:val="0"/>
          <w:numId w:val="1"/>
        </w:numPr>
        <w:spacing w:line="240" w:lineRule="auto"/>
        <w:rPr>
          <w:rFonts w:cstheme="minorHAnsi"/>
          <w:noProof/>
          <w:sz w:val="24"/>
          <w:szCs w:val="24"/>
          <w:lang w:val="nb-NO"/>
        </w:rPr>
      </w:pPr>
      <w:r w:rsidRPr="001C4F85">
        <w:rPr>
          <w:rFonts w:cstheme="minorHAnsi"/>
          <w:noProof/>
          <w:sz w:val="24"/>
          <w:szCs w:val="24"/>
          <w:lang w:val="nb-NO"/>
        </w:rPr>
        <w:lastRenderedPageBreak/>
        <w:t>Etter Bitdefender er ferdig skannet får jeg opp dette vinduet som lar meg velge hva jeg skal gjøre</w:t>
      </w:r>
      <w:r w:rsidR="00333C0C" w:rsidRPr="001C4F85">
        <w:rPr>
          <w:rFonts w:cstheme="minorHAnsi"/>
          <w:noProof/>
          <w:sz w:val="24"/>
          <w:szCs w:val="24"/>
          <w:lang w:val="nb-NO"/>
        </w:rPr>
        <w:t xml:space="preserve">: Slette filer, </w:t>
      </w:r>
      <w:r w:rsidR="00556AFF" w:rsidRPr="001C4F85">
        <w:rPr>
          <w:rFonts w:cstheme="minorHAnsi"/>
          <w:noProof/>
          <w:sz w:val="24"/>
          <w:szCs w:val="24"/>
          <w:lang w:val="nb-NO"/>
        </w:rPr>
        <w:t>g</w:t>
      </w:r>
      <w:r w:rsidR="00333C0C" w:rsidRPr="001C4F85">
        <w:rPr>
          <w:rFonts w:cstheme="minorHAnsi"/>
          <w:noProof/>
          <w:sz w:val="24"/>
          <w:szCs w:val="24"/>
          <w:lang w:val="nb-NO"/>
        </w:rPr>
        <w:t xml:space="preserve">jøre ingenting eller gjøre riktig handling. </w:t>
      </w:r>
    </w:p>
    <w:p w14:paraId="230A1DFE" w14:textId="038309E6" w:rsidR="00333C0C" w:rsidRPr="001C4F85" w:rsidRDefault="00333C0C" w:rsidP="001C4F85">
      <w:pPr>
        <w:pStyle w:val="ListParagraph"/>
        <w:spacing w:line="240" w:lineRule="auto"/>
        <w:rPr>
          <w:rFonts w:cstheme="minorHAnsi"/>
          <w:noProof/>
          <w:sz w:val="24"/>
          <w:szCs w:val="24"/>
          <w:lang w:val="nb-NO"/>
        </w:rPr>
      </w:pPr>
      <w:r w:rsidRPr="001C4F85">
        <w:rPr>
          <w:rFonts w:cstheme="minorHAnsi"/>
          <w:noProof/>
          <w:sz w:val="24"/>
          <w:szCs w:val="24"/>
          <w:lang w:val="nb-NO"/>
        </w:rPr>
        <w:t xml:space="preserve">OBS! </w:t>
      </w:r>
      <w:r w:rsidR="00E36B2D" w:rsidRPr="001C4F85">
        <w:rPr>
          <w:rFonts w:cstheme="minorHAnsi"/>
          <w:noProof/>
          <w:sz w:val="24"/>
          <w:szCs w:val="24"/>
          <w:lang w:val="nb-NO"/>
        </w:rPr>
        <w:t xml:space="preserve">Hvis jeg har nedlastet filen mens AV santidbeskyttelse var på så ville den tatt filene i karantene som et valg. </w:t>
      </w:r>
    </w:p>
    <w:p w14:paraId="62EF4F9E" w14:textId="2CBA1E34" w:rsidR="00DD7A79" w:rsidRPr="001C4F85" w:rsidRDefault="00A17C1F" w:rsidP="001C4F85">
      <w:pPr>
        <w:spacing w:line="240" w:lineRule="auto"/>
        <w:rPr>
          <w:rFonts w:cstheme="minorHAnsi"/>
          <w:sz w:val="24"/>
          <w:szCs w:val="24"/>
          <w:lang w:val="nb-NO"/>
        </w:rPr>
      </w:pPr>
      <w:r w:rsidRPr="001C4F85">
        <w:rPr>
          <w:rFonts w:cstheme="minorHAnsi"/>
          <w:noProof/>
          <w:sz w:val="24"/>
          <w:szCs w:val="24"/>
          <w:lang w:val="nb-NO"/>
        </w:rPr>
        <w:drawing>
          <wp:inline distT="0" distB="0" distL="0" distR="0" wp14:anchorId="18D10B7E" wp14:editId="1886C4E5">
            <wp:extent cx="5728970" cy="656018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8970" cy="6560185"/>
                    </a:xfrm>
                    <a:prstGeom prst="rect">
                      <a:avLst/>
                    </a:prstGeom>
                    <a:noFill/>
                    <a:ln>
                      <a:noFill/>
                    </a:ln>
                  </pic:spPr>
                </pic:pic>
              </a:graphicData>
            </a:graphic>
          </wp:inline>
        </w:drawing>
      </w:r>
    </w:p>
    <w:p w14:paraId="7B2580B0" w14:textId="77777777" w:rsidR="00DD7A79" w:rsidRPr="001C4F85" w:rsidRDefault="00DD7A79" w:rsidP="001C4F85">
      <w:pPr>
        <w:spacing w:line="240" w:lineRule="auto"/>
        <w:rPr>
          <w:rFonts w:cstheme="minorHAnsi"/>
          <w:sz w:val="24"/>
          <w:szCs w:val="24"/>
          <w:lang w:val="nb-NO"/>
        </w:rPr>
      </w:pPr>
      <w:r w:rsidRPr="001C4F85">
        <w:rPr>
          <w:rFonts w:cstheme="minorHAnsi"/>
          <w:sz w:val="24"/>
          <w:szCs w:val="24"/>
          <w:lang w:val="nb-NO"/>
        </w:rPr>
        <w:br w:type="page"/>
      </w:r>
    </w:p>
    <w:p w14:paraId="4C7B2EAA" w14:textId="784B5294" w:rsidR="00202D1E" w:rsidRPr="001C4F85" w:rsidRDefault="00581882" w:rsidP="001C4F85">
      <w:pPr>
        <w:spacing w:line="240" w:lineRule="auto"/>
        <w:rPr>
          <w:rFonts w:cstheme="minorHAnsi"/>
          <w:b/>
          <w:bCs/>
          <w:sz w:val="24"/>
          <w:szCs w:val="24"/>
          <w:lang w:val="nb-NO"/>
        </w:rPr>
      </w:pPr>
      <w:r w:rsidRPr="001C4F85">
        <w:rPr>
          <w:rFonts w:cstheme="minorHAnsi"/>
          <w:b/>
          <w:bCs/>
          <w:sz w:val="24"/>
          <w:szCs w:val="24"/>
          <w:lang w:val="nb-NO"/>
        </w:rPr>
        <w:lastRenderedPageBreak/>
        <w:t>Kildehenvisning</w:t>
      </w:r>
      <w:r w:rsidR="00DD7A79" w:rsidRPr="001C4F85">
        <w:rPr>
          <w:rFonts w:cstheme="minorHAnsi"/>
          <w:b/>
          <w:bCs/>
          <w:sz w:val="24"/>
          <w:szCs w:val="24"/>
          <w:lang w:val="nb-NO"/>
        </w:rPr>
        <w:t>:</w:t>
      </w:r>
    </w:p>
    <w:p w14:paraId="1AED781A" w14:textId="77777777" w:rsidR="00766587" w:rsidRPr="00766587" w:rsidRDefault="00DD7A79" w:rsidP="00766587">
      <w:pPr>
        <w:pStyle w:val="Bibliography"/>
        <w:rPr>
          <w:rFonts w:ascii="Calibri" w:hAnsi="Calibri" w:cs="Calibri"/>
          <w:sz w:val="24"/>
        </w:rPr>
      </w:pPr>
      <w:r w:rsidRPr="001C4F85">
        <w:rPr>
          <w:rFonts w:cstheme="minorHAnsi"/>
          <w:lang w:val="nb-NO"/>
        </w:rPr>
        <w:fldChar w:fldCharType="begin"/>
      </w:r>
      <w:r w:rsidR="00766587">
        <w:rPr>
          <w:rFonts w:cstheme="minorHAnsi"/>
          <w:lang w:val="nb-NO"/>
        </w:rPr>
        <w:instrText xml:space="preserve"> ADDIN ZOTERO_BIBL {"uncited":[],"omitted":[],"custom":[]} CSL_BIBLIOGRAPHY </w:instrText>
      </w:r>
      <w:r w:rsidRPr="001C4F85">
        <w:rPr>
          <w:rFonts w:cstheme="minorHAnsi"/>
          <w:lang w:val="nb-NO"/>
        </w:rPr>
        <w:fldChar w:fldCharType="separate"/>
      </w:r>
      <w:r w:rsidR="00766587" w:rsidRPr="00766587">
        <w:rPr>
          <w:rFonts w:ascii="Calibri" w:hAnsi="Calibri" w:cs="Calibri"/>
          <w:sz w:val="24"/>
        </w:rPr>
        <w:t>«Bell–</w:t>
      </w:r>
      <w:proofErr w:type="spellStart"/>
      <w:r w:rsidR="00766587" w:rsidRPr="00766587">
        <w:rPr>
          <w:rFonts w:ascii="Calibri" w:hAnsi="Calibri" w:cs="Calibri"/>
          <w:sz w:val="24"/>
        </w:rPr>
        <w:t>LaPadula</w:t>
      </w:r>
      <w:proofErr w:type="spellEnd"/>
      <w:r w:rsidR="00766587" w:rsidRPr="00766587">
        <w:rPr>
          <w:rFonts w:ascii="Calibri" w:hAnsi="Calibri" w:cs="Calibri"/>
          <w:sz w:val="24"/>
        </w:rPr>
        <w:t xml:space="preserve"> Model». 2021. I </w:t>
      </w:r>
      <w:r w:rsidR="00766587" w:rsidRPr="00766587">
        <w:rPr>
          <w:rFonts w:ascii="Calibri" w:hAnsi="Calibri" w:cs="Calibri"/>
          <w:i/>
          <w:iCs/>
          <w:sz w:val="24"/>
        </w:rPr>
        <w:t>Wikipedia</w:t>
      </w:r>
      <w:r w:rsidR="00766587" w:rsidRPr="00766587">
        <w:rPr>
          <w:rFonts w:ascii="Calibri" w:hAnsi="Calibri" w:cs="Calibri"/>
          <w:sz w:val="24"/>
        </w:rPr>
        <w:t>. https://en.wikipedia.org/w/index.php?title=Bell%E2%80%93LaPadula_model&amp;oldid=1053053243.</w:t>
      </w:r>
    </w:p>
    <w:p w14:paraId="2325357E"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 xml:space="preserve">«Brain (Computer </w:t>
      </w:r>
      <w:proofErr w:type="gramStart"/>
      <w:r w:rsidRPr="00766587">
        <w:rPr>
          <w:rFonts w:ascii="Calibri" w:hAnsi="Calibri" w:cs="Calibri"/>
          <w:sz w:val="24"/>
        </w:rPr>
        <w:t>Virus)»</w:t>
      </w:r>
      <w:proofErr w:type="gramEnd"/>
      <w:r w:rsidRPr="00766587">
        <w:rPr>
          <w:rFonts w:ascii="Calibri" w:hAnsi="Calibri" w:cs="Calibri"/>
          <w:sz w:val="24"/>
        </w:rPr>
        <w:t xml:space="preserve">. 2022. I </w:t>
      </w:r>
      <w:r w:rsidRPr="00766587">
        <w:rPr>
          <w:rFonts w:ascii="Calibri" w:hAnsi="Calibri" w:cs="Calibri"/>
          <w:i/>
          <w:iCs/>
          <w:sz w:val="24"/>
        </w:rPr>
        <w:t>Wikipedia</w:t>
      </w:r>
      <w:r w:rsidRPr="00766587">
        <w:rPr>
          <w:rFonts w:ascii="Calibri" w:hAnsi="Calibri" w:cs="Calibri"/>
          <w:sz w:val="24"/>
        </w:rPr>
        <w:t>. https://en.wikipedia.org/w/index.php?title=Brain_(computer_virus)&amp;oldid=1083280768.</w:t>
      </w:r>
    </w:p>
    <w:p w14:paraId="6581F784"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 xml:space="preserve">«ILOVEYOU». 2022. I </w:t>
      </w:r>
      <w:r w:rsidRPr="00766587">
        <w:rPr>
          <w:rFonts w:ascii="Calibri" w:hAnsi="Calibri" w:cs="Calibri"/>
          <w:i/>
          <w:iCs/>
          <w:sz w:val="24"/>
        </w:rPr>
        <w:t>Wikipedia</w:t>
      </w:r>
      <w:r w:rsidRPr="00766587">
        <w:rPr>
          <w:rFonts w:ascii="Calibri" w:hAnsi="Calibri" w:cs="Calibri"/>
          <w:sz w:val="24"/>
        </w:rPr>
        <w:t>. https://en.wikipedia.org/w/index.php?title=ILOVEYOU&amp;oldid=1091169301.</w:t>
      </w:r>
    </w:p>
    <w:p w14:paraId="46016D80"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w:t>
      </w:r>
      <w:proofErr w:type="spellStart"/>
      <w:r w:rsidRPr="00766587">
        <w:rPr>
          <w:rFonts w:ascii="Calibri" w:hAnsi="Calibri" w:cs="Calibri"/>
          <w:sz w:val="24"/>
        </w:rPr>
        <w:t>Ofte</w:t>
      </w:r>
      <w:proofErr w:type="spellEnd"/>
      <w:r w:rsidRPr="00766587">
        <w:rPr>
          <w:rFonts w:ascii="Calibri" w:hAnsi="Calibri" w:cs="Calibri"/>
          <w:sz w:val="24"/>
        </w:rPr>
        <w:t xml:space="preserve"> </w:t>
      </w:r>
      <w:proofErr w:type="spellStart"/>
      <w:r w:rsidRPr="00766587">
        <w:rPr>
          <w:rFonts w:ascii="Calibri" w:hAnsi="Calibri" w:cs="Calibri"/>
          <w:sz w:val="24"/>
        </w:rPr>
        <w:t>stilte</w:t>
      </w:r>
      <w:proofErr w:type="spellEnd"/>
      <w:r w:rsidRPr="00766587">
        <w:rPr>
          <w:rFonts w:ascii="Calibri" w:hAnsi="Calibri" w:cs="Calibri"/>
          <w:sz w:val="24"/>
        </w:rPr>
        <w:t xml:space="preserve"> </w:t>
      </w:r>
      <w:proofErr w:type="spellStart"/>
      <w:r w:rsidRPr="00766587">
        <w:rPr>
          <w:rFonts w:ascii="Calibri" w:hAnsi="Calibri" w:cs="Calibri"/>
          <w:sz w:val="24"/>
        </w:rPr>
        <w:t>spørsmål</w:t>
      </w:r>
      <w:proofErr w:type="spellEnd"/>
      <w:r w:rsidRPr="00766587">
        <w:rPr>
          <w:rFonts w:ascii="Calibri" w:hAnsi="Calibri" w:cs="Calibri"/>
          <w:sz w:val="24"/>
        </w:rPr>
        <w:t xml:space="preserve"> - BankID». </w:t>
      </w:r>
      <w:proofErr w:type="spellStart"/>
      <w:r w:rsidRPr="00766587">
        <w:rPr>
          <w:rFonts w:ascii="Calibri" w:hAnsi="Calibri" w:cs="Calibri"/>
          <w:sz w:val="24"/>
        </w:rPr>
        <w:t>u.å</w:t>
      </w:r>
      <w:proofErr w:type="spellEnd"/>
      <w:r w:rsidRPr="00766587">
        <w:rPr>
          <w:rFonts w:ascii="Calibri" w:hAnsi="Calibri" w:cs="Calibri"/>
          <w:sz w:val="24"/>
        </w:rPr>
        <w:t xml:space="preserve">. </w:t>
      </w:r>
      <w:proofErr w:type="spellStart"/>
      <w:r w:rsidRPr="00766587">
        <w:rPr>
          <w:rFonts w:ascii="Calibri" w:hAnsi="Calibri" w:cs="Calibri"/>
          <w:sz w:val="24"/>
        </w:rPr>
        <w:t>Åpnet</w:t>
      </w:r>
      <w:proofErr w:type="spellEnd"/>
      <w:r w:rsidRPr="00766587">
        <w:rPr>
          <w:rFonts w:ascii="Calibri" w:hAnsi="Calibri" w:cs="Calibri"/>
          <w:sz w:val="24"/>
        </w:rPr>
        <w:t xml:space="preserve"> 7. </w:t>
      </w:r>
      <w:proofErr w:type="spellStart"/>
      <w:r w:rsidRPr="00766587">
        <w:rPr>
          <w:rFonts w:ascii="Calibri" w:hAnsi="Calibri" w:cs="Calibri"/>
          <w:sz w:val="24"/>
        </w:rPr>
        <w:t>juni</w:t>
      </w:r>
      <w:proofErr w:type="spellEnd"/>
      <w:r w:rsidRPr="00766587">
        <w:rPr>
          <w:rFonts w:ascii="Calibri" w:hAnsi="Calibri" w:cs="Calibri"/>
          <w:sz w:val="24"/>
        </w:rPr>
        <w:t xml:space="preserve"> 2022. https://www.bankid.no/privat/los-mitt-bankid-problem/ofte-stilte-sporsmal/.</w:t>
      </w:r>
    </w:p>
    <w:p w14:paraId="3FD2AC94" w14:textId="77777777" w:rsidR="00766587" w:rsidRPr="00766587" w:rsidRDefault="00766587" w:rsidP="00766587">
      <w:pPr>
        <w:pStyle w:val="Bibliography"/>
        <w:rPr>
          <w:rFonts w:ascii="Calibri" w:hAnsi="Calibri" w:cs="Calibri"/>
          <w:sz w:val="24"/>
        </w:rPr>
      </w:pPr>
      <w:proofErr w:type="spellStart"/>
      <w:r w:rsidRPr="00766587">
        <w:rPr>
          <w:rFonts w:ascii="Calibri" w:hAnsi="Calibri" w:cs="Calibri"/>
          <w:sz w:val="24"/>
        </w:rPr>
        <w:t>SRJanel</w:t>
      </w:r>
      <w:proofErr w:type="spellEnd"/>
      <w:r w:rsidRPr="00766587">
        <w:rPr>
          <w:rFonts w:ascii="Calibri" w:hAnsi="Calibri" w:cs="Calibri"/>
          <w:sz w:val="24"/>
        </w:rPr>
        <w:t xml:space="preserve">. (2017) 2022. </w:t>
      </w:r>
      <w:r w:rsidRPr="00766587">
        <w:rPr>
          <w:rFonts w:ascii="Calibri" w:hAnsi="Calibri" w:cs="Calibri"/>
          <w:i/>
          <w:iCs/>
          <w:sz w:val="24"/>
        </w:rPr>
        <w:t>ARP Poisoning</w:t>
      </w:r>
      <w:r w:rsidRPr="00766587">
        <w:rPr>
          <w:rFonts w:ascii="Calibri" w:hAnsi="Calibri" w:cs="Calibri"/>
          <w:sz w:val="24"/>
        </w:rPr>
        <w:t>. C. https://github.com/SRJanel/arp_poisoning.</w:t>
      </w:r>
    </w:p>
    <w:p w14:paraId="103384E2"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 xml:space="preserve">«SSL Server Test: demo.testfire.net (Powered by Qualys SSL </w:t>
      </w:r>
      <w:proofErr w:type="gramStart"/>
      <w:r w:rsidRPr="00766587">
        <w:rPr>
          <w:rFonts w:ascii="Calibri" w:hAnsi="Calibri" w:cs="Calibri"/>
          <w:sz w:val="24"/>
        </w:rPr>
        <w:t>Labs)»</w:t>
      </w:r>
      <w:proofErr w:type="gramEnd"/>
      <w:r w:rsidRPr="00766587">
        <w:rPr>
          <w:rFonts w:ascii="Calibri" w:hAnsi="Calibri" w:cs="Calibri"/>
          <w:sz w:val="24"/>
        </w:rPr>
        <w:t xml:space="preserve">. </w:t>
      </w:r>
      <w:proofErr w:type="spellStart"/>
      <w:r w:rsidRPr="00766587">
        <w:rPr>
          <w:rFonts w:ascii="Calibri" w:hAnsi="Calibri" w:cs="Calibri"/>
          <w:sz w:val="24"/>
        </w:rPr>
        <w:t>u.å</w:t>
      </w:r>
      <w:proofErr w:type="spellEnd"/>
      <w:r w:rsidRPr="00766587">
        <w:rPr>
          <w:rFonts w:ascii="Calibri" w:hAnsi="Calibri" w:cs="Calibri"/>
          <w:sz w:val="24"/>
        </w:rPr>
        <w:t xml:space="preserve">. </w:t>
      </w:r>
      <w:proofErr w:type="spellStart"/>
      <w:r w:rsidRPr="00766587">
        <w:rPr>
          <w:rFonts w:ascii="Calibri" w:hAnsi="Calibri" w:cs="Calibri"/>
          <w:sz w:val="24"/>
        </w:rPr>
        <w:t>Åpnet</w:t>
      </w:r>
      <w:proofErr w:type="spellEnd"/>
      <w:r w:rsidRPr="00766587">
        <w:rPr>
          <w:rFonts w:ascii="Calibri" w:hAnsi="Calibri" w:cs="Calibri"/>
          <w:sz w:val="24"/>
        </w:rPr>
        <w:t xml:space="preserve"> 7. </w:t>
      </w:r>
      <w:proofErr w:type="spellStart"/>
      <w:r w:rsidRPr="00766587">
        <w:rPr>
          <w:rFonts w:ascii="Calibri" w:hAnsi="Calibri" w:cs="Calibri"/>
          <w:sz w:val="24"/>
        </w:rPr>
        <w:t>juni</w:t>
      </w:r>
      <w:proofErr w:type="spellEnd"/>
      <w:r w:rsidRPr="00766587">
        <w:rPr>
          <w:rFonts w:ascii="Calibri" w:hAnsi="Calibri" w:cs="Calibri"/>
          <w:sz w:val="24"/>
        </w:rPr>
        <w:t xml:space="preserve"> 2022. https://www.ssllabs.com/ssltest/analyze.html?d=demo.testfire.net.</w:t>
      </w:r>
    </w:p>
    <w:p w14:paraId="237D80C9"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 xml:space="preserve">«Stuxnet». 2022. I </w:t>
      </w:r>
      <w:r w:rsidRPr="00766587">
        <w:rPr>
          <w:rFonts w:ascii="Calibri" w:hAnsi="Calibri" w:cs="Calibri"/>
          <w:i/>
          <w:iCs/>
          <w:sz w:val="24"/>
        </w:rPr>
        <w:t>Wikipedia</w:t>
      </w:r>
      <w:r w:rsidRPr="00766587">
        <w:rPr>
          <w:rFonts w:ascii="Calibri" w:hAnsi="Calibri" w:cs="Calibri"/>
          <w:sz w:val="24"/>
        </w:rPr>
        <w:t>. https://en.wikipedia.org/w/index.php?title=Stuxnet&amp;oldid=1089678844.</w:t>
      </w:r>
    </w:p>
    <w:p w14:paraId="20C258B7"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 xml:space="preserve">«WannaCry Ransomware Attack». 2022. I </w:t>
      </w:r>
      <w:r w:rsidRPr="00766587">
        <w:rPr>
          <w:rFonts w:ascii="Calibri" w:hAnsi="Calibri" w:cs="Calibri"/>
          <w:i/>
          <w:iCs/>
          <w:sz w:val="24"/>
        </w:rPr>
        <w:t>Wikipedia</w:t>
      </w:r>
      <w:r w:rsidRPr="00766587">
        <w:rPr>
          <w:rFonts w:ascii="Calibri" w:hAnsi="Calibri" w:cs="Calibri"/>
          <w:sz w:val="24"/>
        </w:rPr>
        <w:t>. https://en.wikipedia.org/w/index.php?title=WannaCry_ransomware_attack&amp;oldid=1086034703.</w:t>
      </w:r>
    </w:p>
    <w:p w14:paraId="5AD23913"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 xml:space="preserve">«Weak Diffie-Hellman and the Logjam Attack». </w:t>
      </w:r>
      <w:proofErr w:type="spellStart"/>
      <w:r w:rsidRPr="00766587">
        <w:rPr>
          <w:rFonts w:ascii="Calibri" w:hAnsi="Calibri" w:cs="Calibri"/>
          <w:sz w:val="24"/>
        </w:rPr>
        <w:t>u.å</w:t>
      </w:r>
      <w:proofErr w:type="spellEnd"/>
      <w:r w:rsidRPr="00766587">
        <w:rPr>
          <w:rFonts w:ascii="Calibri" w:hAnsi="Calibri" w:cs="Calibri"/>
          <w:sz w:val="24"/>
        </w:rPr>
        <w:t xml:space="preserve">. </w:t>
      </w:r>
      <w:proofErr w:type="spellStart"/>
      <w:r w:rsidRPr="00766587">
        <w:rPr>
          <w:rFonts w:ascii="Calibri" w:hAnsi="Calibri" w:cs="Calibri"/>
          <w:sz w:val="24"/>
        </w:rPr>
        <w:t>Åpnet</w:t>
      </w:r>
      <w:proofErr w:type="spellEnd"/>
      <w:r w:rsidRPr="00766587">
        <w:rPr>
          <w:rFonts w:ascii="Calibri" w:hAnsi="Calibri" w:cs="Calibri"/>
          <w:sz w:val="24"/>
        </w:rPr>
        <w:t xml:space="preserve"> 7. </w:t>
      </w:r>
      <w:proofErr w:type="spellStart"/>
      <w:r w:rsidRPr="00766587">
        <w:rPr>
          <w:rFonts w:ascii="Calibri" w:hAnsi="Calibri" w:cs="Calibri"/>
          <w:sz w:val="24"/>
        </w:rPr>
        <w:t>juni</w:t>
      </w:r>
      <w:proofErr w:type="spellEnd"/>
      <w:r w:rsidRPr="00766587">
        <w:rPr>
          <w:rFonts w:ascii="Calibri" w:hAnsi="Calibri" w:cs="Calibri"/>
          <w:sz w:val="24"/>
        </w:rPr>
        <w:t xml:space="preserve"> 2022. https://weakdh.org/.</w:t>
      </w:r>
    </w:p>
    <w:p w14:paraId="4DE46A83"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 xml:space="preserve">Østby, Bengt. </w:t>
      </w:r>
      <w:proofErr w:type="spellStart"/>
      <w:r w:rsidRPr="00766587">
        <w:rPr>
          <w:rFonts w:ascii="Calibri" w:hAnsi="Calibri" w:cs="Calibri"/>
          <w:sz w:val="24"/>
        </w:rPr>
        <w:t>u.å</w:t>
      </w:r>
      <w:proofErr w:type="spellEnd"/>
      <w:r w:rsidRPr="00766587">
        <w:rPr>
          <w:rFonts w:ascii="Calibri" w:hAnsi="Calibri" w:cs="Calibri"/>
          <w:sz w:val="24"/>
        </w:rPr>
        <w:t>. «TK2100_00_Introduksjon.pdf».</w:t>
      </w:r>
    </w:p>
    <w:p w14:paraId="4ED710E9"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 xml:space="preserve">———. </w:t>
      </w:r>
      <w:proofErr w:type="spellStart"/>
      <w:r w:rsidRPr="00766587">
        <w:rPr>
          <w:rFonts w:ascii="Calibri" w:hAnsi="Calibri" w:cs="Calibri"/>
          <w:sz w:val="24"/>
        </w:rPr>
        <w:t>u.å</w:t>
      </w:r>
      <w:proofErr w:type="spellEnd"/>
      <w:r w:rsidRPr="00766587">
        <w:rPr>
          <w:rFonts w:ascii="Calibri" w:hAnsi="Calibri" w:cs="Calibri"/>
          <w:sz w:val="24"/>
        </w:rPr>
        <w:t>. «TK2100_01-Kryptering.pdf».</w:t>
      </w:r>
    </w:p>
    <w:p w14:paraId="2BB09502"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 xml:space="preserve">———. </w:t>
      </w:r>
      <w:proofErr w:type="spellStart"/>
      <w:r w:rsidRPr="00766587">
        <w:rPr>
          <w:rFonts w:ascii="Calibri" w:hAnsi="Calibri" w:cs="Calibri"/>
          <w:sz w:val="24"/>
        </w:rPr>
        <w:t>u.å</w:t>
      </w:r>
      <w:proofErr w:type="spellEnd"/>
      <w:r w:rsidRPr="00766587">
        <w:rPr>
          <w:rFonts w:ascii="Calibri" w:hAnsi="Calibri" w:cs="Calibri"/>
          <w:sz w:val="24"/>
        </w:rPr>
        <w:t>. «TK2100_03_Malware.pdf».</w:t>
      </w:r>
    </w:p>
    <w:p w14:paraId="305149D1" w14:textId="77777777" w:rsidR="00766587" w:rsidRPr="00766587" w:rsidRDefault="00766587" w:rsidP="00766587">
      <w:pPr>
        <w:pStyle w:val="Bibliography"/>
        <w:rPr>
          <w:rFonts w:ascii="Calibri" w:hAnsi="Calibri" w:cs="Calibri"/>
          <w:sz w:val="24"/>
        </w:rPr>
      </w:pPr>
      <w:r w:rsidRPr="00766587">
        <w:rPr>
          <w:rFonts w:ascii="Calibri" w:hAnsi="Calibri" w:cs="Calibri"/>
          <w:sz w:val="24"/>
        </w:rPr>
        <w:t xml:space="preserve">———. </w:t>
      </w:r>
      <w:proofErr w:type="spellStart"/>
      <w:r w:rsidRPr="00766587">
        <w:rPr>
          <w:rFonts w:ascii="Calibri" w:hAnsi="Calibri" w:cs="Calibri"/>
          <w:sz w:val="24"/>
        </w:rPr>
        <w:t>u.å</w:t>
      </w:r>
      <w:proofErr w:type="spellEnd"/>
      <w:r w:rsidRPr="00766587">
        <w:rPr>
          <w:rFonts w:ascii="Calibri" w:hAnsi="Calibri" w:cs="Calibri"/>
          <w:sz w:val="24"/>
        </w:rPr>
        <w:t>. «TK2100_07_ModellerMM.pdf».</w:t>
      </w:r>
    </w:p>
    <w:p w14:paraId="703594CC" w14:textId="6DEB3370" w:rsidR="00DD7A79" w:rsidRPr="001C4F85" w:rsidRDefault="00DD7A79" w:rsidP="001C4F85">
      <w:pPr>
        <w:spacing w:line="240" w:lineRule="auto"/>
        <w:rPr>
          <w:rFonts w:cstheme="minorHAnsi"/>
          <w:sz w:val="24"/>
          <w:szCs w:val="24"/>
          <w:lang w:val="nb-NO"/>
        </w:rPr>
      </w:pPr>
      <w:r w:rsidRPr="001C4F85">
        <w:rPr>
          <w:rFonts w:cstheme="minorHAnsi"/>
          <w:sz w:val="24"/>
          <w:szCs w:val="24"/>
          <w:lang w:val="nb-NO"/>
        </w:rPr>
        <w:fldChar w:fldCharType="end"/>
      </w:r>
    </w:p>
    <w:sectPr w:rsidR="00DD7A79" w:rsidRPr="001C4F85">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1E9068" w14:textId="77777777" w:rsidR="00F220B9" w:rsidRDefault="00F220B9" w:rsidP="00C6617B">
      <w:pPr>
        <w:spacing w:after="0" w:line="240" w:lineRule="auto"/>
      </w:pPr>
      <w:r>
        <w:separator/>
      </w:r>
    </w:p>
  </w:endnote>
  <w:endnote w:type="continuationSeparator" w:id="0">
    <w:p w14:paraId="4BDD15F1" w14:textId="77777777" w:rsidR="00F220B9" w:rsidRDefault="00F220B9" w:rsidP="00C661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129872"/>
      <w:docPartObj>
        <w:docPartGallery w:val="Page Numbers (Bottom of Page)"/>
        <w:docPartUnique/>
      </w:docPartObj>
    </w:sdtPr>
    <w:sdtEndPr/>
    <w:sdtContent>
      <w:sdt>
        <w:sdtPr>
          <w:id w:val="-1769616900"/>
          <w:docPartObj>
            <w:docPartGallery w:val="Page Numbers (Top of Page)"/>
            <w:docPartUnique/>
          </w:docPartObj>
        </w:sdtPr>
        <w:sdtEndPr/>
        <w:sdtContent>
          <w:p w14:paraId="1C480B82" w14:textId="5F766034" w:rsidR="00C76339" w:rsidRDefault="00C76339">
            <w:pPr>
              <w:pStyle w:val="Footer"/>
              <w:jc w:val="right"/>
            </w:pPr>
            <w:r>
              <w:t xml:space="preserve">Sid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av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B1FBB9" w14:textId="77777777" w:rsidR="00C76339" w:rsidRDefault="00C76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5F8A9" w14:textId="77777777" w:rsidR="00F220B9" w:rsidRDefault="00F220B9" w:rsidP="00C6617B">
      <w:pPr>
        <w:spacing w:after="0" w:line="240" w:lineRule="auto"/>
      </w:pPr>
      <w:r>
        <w:separator/>
      </w:r>
    </w:p>
  </w:footnote>
  <w:footnote w:type="continuationSeparator" w:id="0">
    <w:p w14:paraId="24EFB6EB" w14:textId="77777777" w:rsidR="00F220B9" w:rsidRDefault="00F220B9" w:rsidP="00C661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DB2C2" w14:textId="1D6B35C3" w:rsidR="00C6617B" w:rsidRPr="00C6617B" w:rsidRDefault="00C6617B" w:rsidP="008F1E83">
    <w:pPr>
      <w:pStyle w:val="Header"/>
      <w:rPr>
        <w:lang w:val="nb-NO"/>
      </w:rPr>
    </w:pPr>
    <w:r>
      <w:rPr>
        <w:lang w:val="nb-NO"/>
      </w:rPr>
      <w:t>Eksamen TK2100</w:t>
    </w:r>
    <w:r w:rsidR="008F1E83">
      <w:rPr>
        <w:lang w:val="nb-NO"/>
      </w:rPr>
      <w:tab/>
    </w:r>
    <w:r w:rsidR="008F1E83">
      <w:rPr>
        <w:lang w:val="nb-NO"/>
      </w:rPr>
      <w:tab/>
    </w:r>
    <w:r w:rsidR="008F1E83" w:rsidRPr="00B470E4">
      <w:rPr>
        <w:lang w:val="nb-NO"/>
      </w:rPr>
      <w:t xml:space="preserve">Kandidatnr.: </w:t>
    </w:r>
    <w:r w:rsidR="008F1E83">
      <w:rPr>
        <w:lang w:val="nb-NO"/>
      </w:rPr>
      <w:t>105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0E4F51"/>
    <w:multiLevelType w:val="hybridMultilevel"/>
    <w:tmpl w:val="D24E9906"/>
    <w:lvl w:ilvl="0" w:tplc="4560CA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74E6692"/>
    <w:multiLevelType w:val="hybridMultilevel"/>
    <w:tmpl w:val="87DA51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71703F"/>
    <w:multiLevelType w:val="hybridMultilevel"/>
    <w:tmpl w:val="D916D1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39062C"/>
    <w:multiLevelType w:val="hybridMultilevel"/>
    <w:tmpl w:val="99582C34"/>
    <w:lvl w:ilvl="0" w:tplc="5FF6F1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55900962">
    <w:abstractNumId w:val="0"/>
  </w:num>
  <w:num w:numId="2" w16cid:durableId="2060518938">
    <w:abstractNumId w:val="2"/>
  </w:num>
  <w:num w:numId="3" w16cid:durableId="1231574326">
    <w:abstractNumId w:val="1"/>
  </w:num>
  <w:num w:numId="4" w16cid:durableId="9890240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421A"/>
    <w:rsid w:val="000041B6"/>
    <w:rsid w:val="00013120"/>
    <w:rsid w:val="00015C2F"/>
    <w:rsid w:val="00016C03"/>
    <w:rsid w:val="0002221C"/>
    <w:rsid w:val="000232F7"/>
    <w:rsid w:val="000310AC"/>
    <w:rsid w:val="00054696"/>
    <w:rsid w:val="00054CFC"/>
    <w:rsid w:val="00057D9E"/>
    <w:rsid w:val="000610B9"/>
    <w:rsid w:val="0007006A"/>
    <w:rsid w:val="00076965"/>
    <w:rsid w:val="00082316"/>
    <w:rsid w:val="00084F11"/>
    <w:rsid w:val="0009342B"/>
    <w:rsid w:val="00095425"/>
    <w:rsid w:val="0009774B"/>
    <w:rsid w:val="000A6AC2"/>
    <w:rsid w:val="000B30D6"/>
    <w:rsid w:val="000B6763"/>
    <w:rsid w:val="000C00BD"/>
    <w:rsid w:val="000D09BE"/>
    <w:rsid w:val="000D39E8"/>
    <w:rsid w:val="000D39F3"/>
    <w:rsid w:val="000D5038"/>
    <w:rsid w:val="000E0AD0"/>
    <w:rsid w:val="000E683D"/>
    <w:rsid w:val="000F1932"/>
    <w:rsid w:val="00103854"/>
    <w:rsid w:val="00106797"/>
    <w:rsid w:val="001106F8"/>
    <w:rsid w:val="00112C1A"/>
    <w:rsid w:val="00116D45"/>
    <w:rsid w:val="001171D3"/>
    <w:rsid w:val="0012034A"/>
    <w:rsid w:val="00122892"/>
    <w:rsid w:val="00123798"/>
    <w:rsid w:val="00123DFE"/>
    <w:rsid w:val="00124026"/>
    <w:rsid w:val="00125B5C"/>
    <w:rsid w:val="001306C5"/>
    <w:rsid w:val="001357CB"/>
    <w:rsid w:val="00136868"/>
    <w:rsid w:val="0014750F"/>
    <w:rsid w:val="00154502"/>
    <w:rsid w:val="00182306"/>
    <w:rsid w:val="0018281F"/>
    <w:rsid w:val="001930E9"/>
    <w:rsid w:val="00194CBC"/>
    <w:rsid w:val="001A3DC8"/>
    <w:rsid w:val="001B0E7E"/>
    <w:rsid w:val="001C4135"/>
    <w:rsid w:val="001C4F85"/>
    <w:rsid w:val="001E2C3B"/>
    <w:rsid w:val="001E4CED"/>
    <w:rsid w:val="00202D1E"/>
    <w:rsid w:val="002108B0"/>
    <w:rsid w:val="002108F5"/>
    <w:rsid w:val="00216266"/>
    <w:rsid w:val="00216D29"/>
    <w:rsid w:val="0022147A"/>
    <w:rsid w:val="00227B8E"/>
    <w:rsid w:val="00231363"/>
    <w:rsid w:val="00240C5A"/>
    <w:rsid w:val="00246104"/>
    <w:rsid w:val="00253EF5"/>
    <w:rsid w:val="00253F6C"/>
    <w:rsid w:val="00257D54"/>
    <w:rsid w:val="0026688D"/>
    <w:rsid w:val="002672EF"/>
    <w:rsid w:val="002725AB"/>
    <w:rsid w:val="00291559"/>
    <w:rsid w:val="00293E82"/>
    <w:rsid w:val="002A0B1B"/>
    <w:rsid w:val="002A342B"/>
    <w:rsid w:val="002A6962"/>
    <w:rsid w:val="002A73A6"/>
    <w:rsid w:val="002B6E4C"/>
    <w:rsid w:val="002C07A6"/>
    <w:rsid w:val="002D11C2"/>
    <w:rsid w:val="002E003A"/>
    <w:rsid w:val="002E1119"/>
    <w:rsid w:val="002E72E6"/>
    <w:rsid w:val="002F0830"/>
    <w:rsid w:val="002F4A4A"/>
    <w:rsid w:val="00302206"/>
    <w:rsid w:val="00316882"/>
    <w:rsid w:val="00323895"/>
    <w:rsid w:val="0032527E"/>
    <w:rsid w:val="0033076D"/>
    <w:rsid w:val="00330836"/>
    <w:rsid w:val="00333C0C"/>
    <w:rsid w:val="0033421A"/>
    <w:rsid w:val="0033593C"/>
    <w:rsid w:val="00337212"/>
    <w:rsid w:val="00342295"/>
    <w:rsid w:val="00342973"/>
    <w:rsid w:val="00353166"/>
    <w:rsid w:val="00356869"/>
    <w:rsid w:val="00361681"/>
    <w:rsid w:val="003645F1"/>
    <w:rsid w:val="003702FF"/>
    <w:rsid w:val="00370E55"/>
    <w:rsid w:val="00375754"/>
    <w:rsid w:val="003811A1"/>
    <w:rsid w:val="00384052"/>
    <w:rsid w:val="003936A7"/>
    <w:rsid w:val="003B1AFD"/>
    <w:rsid w:val="003C7C83"/>
    <w:rsid w:val="003E0E53"/>
    <w:rsid w:val="003E2D8A"/>
    <w:rsid w:val="003E79ED"/>
    <w:rsid w:val="00402CB2"/>
    <w:rsid w:val="00405642"/>
    <w:rsid w:val="00414008"/>
    <w:rsid w:val="00416A22"/>
    <w:rsid w:val="00423FF8"/>
    <w:rsid w:val="00427F3B"/>
    <w:rsid w:val="0044371E"/>
    <w:rsid w:val="00445341"/>
    <w:rsid w:val="00450D5F"/>
    <w:rsid w:val="00454588"/>
    <w:rsid w:val="00457874"/>
    <w:rsid w:val="00476131"/>
    <w:rsid w:val="00481D1E"/>
    <w:rsid w:val="0049146A"/>
    <w:rsid w:val="00491DCA"/>
    <w:rsid w:val="00492BD0"/>
    <w:rsid w:val="0049344C"/>
    <w:rsid w:val="00495F56"/>
    <w:rsid w:val="004A0EA8"/>
    <w:rsid w:val="004A5719"/>
    <w:rsid w:val="004B1F9C"/>
    <w:rsid w:val="004B2977"/>
    <w:rsid w:val="004B2BA6"/>
    <w:rsid w:val="004D0156"/>
    <w:rsid w:val="004E6F88"/>
    <w:rsid w:val="004E719A"/>
    <w:rsid w:val="004F1E9A"/>
    <w:rsid w:val="004F37EA"/>
    <w:rsid w:val="004F5029"/>
    <w:rsid w:val="005044E1"/>
    <w:rsid w:val="00505A30"/>
    <w:rsid w:val="00524622"/>
    <w:rsid w:val="00556AFF"/>
    <w:rsid w:val="005615EB"/>
    <w:rsid w:val="00564E02"/>
    <w:rsid w:val="00581882"/>
    <w:rsid w:val="00581F2D"/>
    <w:rsid w:val="00585EB1"/>
    <w:rsid w:val="00590229"/>
    <w:rsid w:val="00592DBB"/>
    <w:rsid w:val="005A221C"/>
    <w:rsid w:val="005A35D0"/>
    <w:rsid w:val="005A5748"/>
    <w:rsid w:val="005B228D"/>
    <w:rsid w:val="005B3EE9"/>
    <w:rsid w:val="005B6F77"/>
    <w:rsid w:val="005D29D4"/>
    <w:rsid w:val="005D6C24"/>
    <w:rsid w:val="005D7685"/>
    <w:rsid w:val="005E0DA0"/>
    <w:rsid w:val="005F1F82"/>
    <w:rsid w:val="005F3414"/>
    <w:rsid w:val="005F42BD"/>
    <w:rsid w:val="005F4A59"/>
    <w:rsid w:val="00615598"/>
    <w:rsid w:val="00621D9C"/>
    <w:rsid w:val="006248B8"/>
    <w:rsid w:val="00634D21"/>
    <w:rsid w:val="006364D4"/>
    <w:rsid w:val="00654035"/>
    <w:rsid w:val="00661BDE"/>
    <w:rsid w:val="00671641"/>
    <w:rsid w:val="006908F7"/>
    <w:rsid w:val="0069329E"/>
    <w:rsid w:val="00693448"/>
    <w:rsid w:val="006A36D2"/>
    <w:rsid w:val="006B3B4C"/>
    <w:rsid w:val="006C10E1"/>
    <w:rsid w:val="006C3381"/>
    <w:rsid w:val="006C6B7D"/>
    <w:rsid w:val="006D381B"/>
    <w:rsid w:val="006D7083"/>
    <w:rsid w:val="007029AD"/>
    <w:rsid w:val="0070481B"/>
    <w:rsid w:val="00706C75"/>
    <w:rsid w:val="00707CCF"/>
    <w:rsid w:val="00710E68"/>
    <w:rsid w:val="007126CA"/>
    <w:rsid w:val="00715AF1"/>
    <w:rsid w:val="00717911"/>
    <w:rsid w:val="0072529F"/>
    <w:rsid w:val="00730C56"/>
    <w:rsid w:val="00732608"/>
    <w:rsid w:val="00733490"/>
    <w:rsid w:val="00735313"/>
    <w:rsid w:val="00743906"/>
    <w:rsid w:val="00743B0F"/>
    <w:rsid w:val="0075027A"/>
    <w:rsid w:val="0075264D"/>
    <w:rsid w:val="00764699"/>
    <w:rsid w:val="0076611A"/>
    <w:rsid w:val="00766587"/>
    <w:rsid w:val="0077568A"/>
    <w:rsid w:val="00785B00"/>
    <w:rsid w:val="00792C4E"/>
    <w:rsid w:val="007A7B40"/>
    <w:rsid w:val="007B7F39"/>
    <w:rsid w:val="007C37DD"/>
    <w:rsid w:val="007C516A"/>
    <w:rsid w:val="007C69CA"/>
    <w:rsid w:val="007C71E9"/>
    <w:rsid w:val="007D44AF"/>
    <w:rsid w:val="007E0C2A"/>
    <w:rsid w:val="007E3C51"/>
    <w:rsid w:val="007E5015"/>
    <w:rsid w:val="007E721B"/>
    <w:rsid w:val="007E7232"/>
    <w:rsid w:val="007F3E31"/>
    <w:rsid w:val="008006BE"/>
    <w:rsid w:val="00807506"/>
    <w:rsid w:val="0081239A"/>
    <w:rsid w:val="008132FA"/>
    <w:rsid w:val="00827482"/>
    <w:rsid w:val="008344BC"/>
    <w:rsid w:val="00845E45"/>
    <w:rsid w:val="008464E4"/>
    <w:rsid w:val="008504C8"/>
    <w:rsid w:val="00854759"/>
    <w:rsid w:val="00861147"/>
    <w:rsid w:val="00864BE9"/>
    <w:rsid w:val="00870C51"/>
    <w:rsid w:val="0087157A"/>
    <w:rsid w:val="00877965"/>
    <w:rsid w:val="00880FC9"/>
    <w:rsid w:val="0088325F"/>
    <w:rsid w:val="008954F0"/>
    <w:rsid w:val="008A685F"/>
    <w:rsid w:val="008B3CD7"/>
    <w:rsid w:val="008B7B2E"/>
    <w:rsid w:val="008C078E"/>
    <w:rsid w:val="008C1DE4"/>
    <w:rsid w:val="008D466B"/>
    <w:rsid w:val="008E049A"/>
    <w:rsid w:val="008E1079"/>
    <w:rsid w:val="008F1E83"/>
    <w:rsid w:val="008F47D3"/>
    <w:rsid w:val="009039D8"/>
    <w:rsid w:val="00903CFA"/>
    <w:rsid w:val="00904195"/>
    <w:rsid w:val="00906A3A"/>
    <w:rsid w:val="00914BAC"/>
    <w:rsid w:val="00914F59"/>
    <w:rsid w:val="00923C9E"/>
    <w:rsid w:val="00923E53"/>
    <w:rsid w:val="00934BB4"/>
    <w:rsid w:val="00940013"/>
    <w:rsid w:val="009402C0"/>
    <w:rsid w:val="00944198"/>
    <w:rsid w:val="00946BCA"/>
    <w:rsid w:val="009554CE"/>
    <w:rsid w:val="0095642F"/>
    <w:rsid w:val="00957C0D"/>
    <w:rsid w:val="00960CE6"/>
    <w:rsid w:val="00982515"/>
    <w:rsid w:val="0098330B"/>
    <w:rsid w:val="0098725F"/>
    <w:rsid w:val="009911B2"/>
    <w:rsid w:val="00991936"/>
    <w:rsid w:val="00991952"/>
    <w:rsid w:val="0099278C"/>
    <w:rsid w:val="009A4E09"/>
    <w:rsid w:val="009A5996"/>
    <w:rsid w:val="009B00C3"/>
    <w:rsid w:val="009C13B4"/>
    <w:rsid w:val="009D11BE"/>
    <w:rsid w:val="009D1734"/>
    <w:rsid w:val="009D38C3"/>
    <w:rsid w:val="009E0CAB"/>
    <w:rsid w:val="009F41D5"/>
    <w:rsid w:val="00A02167"/>
    <w:rsid w:val="00A13CE4"/>
    <w:rsid w:val="00A17C1F"/>
    <w:rsid w:val="00A207A5"/>
    <w:rsid w:val="00A265D1"/>
    <w:rsid w:val="00A3496B"/>
    <w:rsid w:val="00A433F0"/>
    <w:rsid w:val="00A44397"/>
    <w:rsid w:val="00A542A4"/>
    <w:rsid w:val="00A5772B"/>
    <w:rsid w:val="00A60C08"/>
    <w:rsid w:val="00A60EF5"/>
    <w:rsid w:val="00A637EC"/>
    <w:rsid w:val="00A837A2"/>
    <w:rsid w:val="00A87093"/>
    <w:rsid w:val="00A92CA8"/>
    <w:rsid w:val="00A97503"/>
    <w:rsid w:val="00AA48FF"/>
    <w:rsid w:val="00AB5CD5"/>
    <w:rsid w:val="00AC10C3"/>
    <w:rsid w:val="00AC3563"/>
    <w:rsid w:val="00AC528D"/>
    <w:rsid w:val="00AD2E16"/>
    <w:rsid w:val="00AD5292"/>
    <w:rsid w:val="00AD54C1"/>
    <w:rsid w:val="00AE23DB"/>
    <w:rsid w:val="00AE4879"/>
    <w:rsid w:val="00B00380"/>
    <w:rsid w:val="00B00A2C"/>
    <w:rsid w:val="00B03A44"/>
    <w:rsid w:val="00B050F6"/>
    <w:rsid w:val="00B07298"/>
    <w:rsid w:val="00B2743D"/>
    <w:rsid w:val="00B30734"/>
    <w:rsid w:val="00B30C79"/>
    <w:rsid w:val="00B42529"/>
    <w:rsid w:val="00B44284"/>
    <w:rsid w:val="00B4490B"/>
    <w:rsid w:val="00B4564D"/>
    <w:rsid w:val="00B46CF9"/>
    <w:rsid w:val="00B56259"/>
    <w:rsid w:val="00B60362"/>
    <w:rsid w:val="00B67B93"/>
    <w:rsid w:val="00B76BD4"/>
    <w:rsid w:val="00B943F6"/>
    <w:rsid w:val="00BA0CBF"/>
    <w:rsid w:val="00BA23E3"/>
    <w:rsid w:val="00BB076D"/>
    <w:rsid w:val="00BB12C7"/>
    <w:rsid w:val="00BB2D98"/>
    <w:rsid w:val="00BB3535"/>
    <w:rsid w:val="00BC211D"/>
    <w:rsid w:val="00BC39CF"/>
    <w:rsid w:val="00BC52B0"/>
    <w:rsid w:val="00BD2519"/>
    <w:rsid w:val="00BD4DC2"/>
    <w:rsid w:val="00BD6E3A"/>
    <w:rsid w:val="00BE2236"/>
    <w:rsid w:val="00BE2EEB"/>
    <w:rsid w:val="00BF37DB"/>
    <w:rsid w:val="00BF56E4"/>
    <w:rsid w:val="00BF60A6"/>
    <w:rsid w:val="00C01169"/>
    <w:rsid w:val="00C04818"/>
    <w:rsid w:val="00C160E6"/>
    <w:rsid w:val="00C20876"/>
    <w:rsid w:val="00C21FD7"/>
    <w:rsid w:val="00C263DF"/>
    <w:rsid w:val="00C40F01"/>
    <w:rsid w:val="00C602C9"/>
    <w:rsid w:val="00C63C57"/>
    <w:rsid w:val="00C65463"/>
    <w:rsid w:val="00C6617B"/>
    <w:rsid w:val="00C7071A"/>
    <w:rsid w:val="00C713D5"/>
    <w:rsid w:val="00C76339"/>
    <w:rsid w:val="00C77F33"/>
    <w:rsid w:val="00C8683D"/>
    <w:rsid w:val="00C86E47"/>
    <w:rsid w:val="00C91B6A"/>
    <w:rsid w:val="00C94306"/>
    <w:rsid w:val="00C96C21"/>
    <w:rsid w:val="00C972B3"/>
    <w:rsid w:val="00CA4053"/>
    <w:rsid w:val="00CA4062"/>
    <w:rsid w:val="00CC2121"/>
    <w:rsid w:val="00CC2E3A"/>
    <w:rsid w:val="00CC2F1A"/>
    <w:rsid w:val="00CC3FAC"/>
    <w:rsid w:val="00CC4375"/>
    <w:rsid w:val="00CF2603"/>
    <w:rsid w:val="00CF284E"/>
    <w:rsid w:val="00D05250"/>
    <w:rsid w:val="00D16F50"/>
    <w:rsid w:val="00D27354"/>
    <w:rsid w:val="00D302E4"/>
    <w:rsid w:val="00D36A83"/>
    <w:rsid w:val="00D42039"/>
    <w:rsid w:val="00D42D2A"/>
    <w:rsid w:val="00D459F8"/>
    <w:rsid w:val="00D517E4"/>
    <w:rsid w:val="00D5468A"/>
    <w:rsid w:val="00D5603E"/>
    <w:rsid w:val="00D57074"/>
    <w:rsid w:val="00D63135"/>
    <w:rsid w:val="00D65A9E"/>
    <w:rsid w:val="00D72BE7"/>
    <w:rsid w:val="00D749EF"/>
    <w:rsid w:val="00D75610"/>
    <w:rsid w:val="00D8045C"/>
    <w:rsid w:val="00D81BAD"/>
    <w:rsid w:val="00D82455"/>
    <w:rsid w:val="00D83F47"/>
    <w:rsid w:val="00DA2176"/>
    <w:rsid w:val="00DA4E05"/>
    <w:rsid w:val="00DB1258"/>
    <w:rsid w:val="00DD1A45"/>
    <w:rsid w:val="00DD7263"/>
    <w:rsid w:val="00DD758B"/>
    <w:rsid w:val="00DD7A79"/>
    <w:rsid w:val="00DE02FF"/>
    <w:rsid w:val="00DE29B7"/>
    <w:rsid w:val="00DE6603"/>
    <w:rsid w:val="00DF1D69"/>
    <w:rsid w:val="00E01364"/>
    <w:rsid w:val="00E12C67"/>
    <w:rsid w:val="00E2108E"/>
    <w:rsid w:val="00E22788"/>
    <w:rsid w:val="00E2757C"/>
    <w:rsid w:val="00E27C06"/>
    <w:rsid w:val="00E3231E"/>
    <w:rsid w:val="00E3409C"/>
    <w:rsid w:val="00E352C1"/>
    <w:rsid w:val="00E36B2D"/>
    <w:rsid w:val="00E37D31"/>
    <w:rsid w:val="00E522C3"/>
    <w:rsid w:val="00E61CE5"/>
    <w:rsid w:val="00E7024D"/>
    <w:rsid w:val="00E71D91"/>
    <w:rsid w:val="00E74868"/>
    <w:rsid w:val="00E85FBE"/>
    <w:rsid w:val="00E87CFE"/>
    <w:rsid w:val="00E915E1"/>
    <w:rsid w:val="00E9272E"/>
    <w:rsid w:val="00EA7340"/>
    <w:rsid w:val="00EB1BB5"/>
    <w:rsid w:val="00EC1C1D"/>
    <w:rsid w:val="00EC6CC7"/>
    <w:rsid w:val="00ED4206"/>
    <w:rsid w:val="00ED7BC3"/>
    <w:rsid w:val="00EE7AE3"/>
    <w:rsid w:val="00EF1409"/>
    <w:rsid w:val="00F00A35"/>
    <w:rsid w:val="00F037D5"/>
    <w:rsid w:val="00F11332"/>
    <w:rsid w:val="00F1184E"/>
    <w:rsid w:val="00F220B9"/>
    <w:rsid w:val="00F24070"/>
    <w:rsid w:val="00F31EC4"/>
    <w:rsid w:val="00F330E7"/>
    <w:rsid w:val="00F35E23"/>
    <w:rsid w:val="00F410FF"/>
    <w:rsid w:val="00F42EA9"/>
    <w:rsid w:val="00F46E93"/>
    <w:rsid w:val="00F53ABE"/>
    <w:rsid w:val="00F57025"/>
    <w:rsid w:val="00F7016F"/>
    <w:rsid w:val="00F73958"/>
    <w:rsid w:val="00F778BD"/>
    <w:rsid w:val="00F81BE9"/>
    <w:rsid w:val="00F85DBB"/>
    <w:rsid w:val="00F97B2E"/>
    <w:rsid w:val="00F97BE8"/>
    <w:rsid w:val="00FA0069"/>
    <w:rsid w:val="00FA01A7"/>
    <w:rsid w:val="00FA38C7"/>
    <w:rsid w:val="00FA6E50"/>
    <w:rsid w:val="00FB1E7E"/>
    <w:rsid w:val="00FB75DE"/>
    <w:rsid w:val="00FC09BD"/>
    <w:rsid w:val="00FD145A"/>
    <w:rsid w:val="00FD5650"/>
    <w:rsid w:val="00FD674D"/>
    <w:rsid w:val="00FF56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5A90F"/>
  <w15:chartTrackingRefBased/>
  <w15:docId w15:val="{ED47B56E-EDC2-4902-9885-39886052B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17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661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617B"/>
  </w:style>
  <w:style w:type="paragraph" w:styleId="Footer">
    <w:name w:val="footer"/>
    <w:basedOn w:val="Normal"/>
    <w:link w:val="FooterChar"/>
    <w:uiPriority w:val="99"/>
    <w:unhideWhenUsed/>
    <w:rsid w:val="00C661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617B"/>
  </w:style>
  <w:style w:type="paragraph" w:styleId="ListParagraph">
    <w:name w:val="List Paragraph"/>
    <w:basedOn w:val="Normal"/>
    <w:uiPriority w:val="34"/>
    <w:qFormat/>
    <w:rsid w:val="002725AB"/>
    <w:pPr>
      <w:ind w:left="720"/>
      <w:contextualSpacing/>
    </w:pPr>
  </w:style>
  <w:style w:type="character" w:styleId="Hyperlink">
    <w:name w:val="Hyperlink"/>
    <w:basedOn w:val="DefaultParagraphFont"/>
    <w:uiPriority w:val="99"/>
    <w:unhideWhenUsed/>
    <w:rsid w:val="006C6B7D"/>
    <w:rPr>
      <w:color w:val="0563C1" w:themeColor="hyperlink"/>
      <w:u w:val="single"/>
    </w:rPr>
  </w:style>
  <w:style w:type="character" w:styleId="UnresolvedMention">
    <w:name w:val="Unresolved Mention"/>
    <w:basedOn w:val="DefaultParagraphFont"/>
    <w:uiPriority w:val="99"/>
    <w:semiHidden/>
    <w:unhideWhenUsed/>
    <w:rsid w:val="006C6B7D"/>
    <w:rPr>
      <w:color w:val="605E5C"/>
      <w:shd w:val="clear" w:color="auto" w:fill="E1DFDD"/>
    </w:rPr>
  </w:style>
  <w:style w:type="paragraph" w:styleId="Bibliography">
    <w:name w:val="Bibliography"/>
    <w:basedOn w:val="Normal"/>
    <w:next w:val="Normal"/>
    <w:uiPriority w:val="37"/>
    <w:unhideWhenUsed/>
    <w:rsid w:val="00DD7A79"/>
    <w:pPr>
      <w:spacing w:after="0" w:line="240" w:lineRule="auto"/>
      <w:ind w:left="720" w:hanging="720"/>
    </w:pPr>
  </w:style>
  <w:style w:type="character" w:customStyle="1" w:styleId="q4iawc">
    <w:name w:val="q4iawc"/>
    <w:basedOn w:val="DefaultParagraphFont"/>
    <w:rsid w:val="00D16F50"/>
  </w:style>
  <w:style w:type="paragraph" w:customStyle="1" w:styleId="Default">
    <w:name w:val="Default"/>
    <w:rsid w:val="0070481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275882">
      <w:bodyDiv w:val="1"/>
      <w:marLeft w:val="0"/>
      <w:marRight w:val="0"/>
      <w:marTop w:val="0"/>
      <w:marBottom w:val="0"/>
      <w:divBdr>
        <w:top w:val="none" w:sz="0" w:space="0" w:color="auto"/>
        <w:left w:val="none" w:sz="0" w:space="0" w:color="auto"/>
        <w:bottom w:val="none" w:sz="0" w:space="0" w:color="auto"/>
        <w:right w:val="none" w:sz="0" w:space="0" w:color="auto"/>
      </w:divBdr>
      <w:divsChild>
        <w:div w:id="417092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sllabs.com/"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5</TotalTime>
  <Pages>15</Pages>
  <Words>5815</Words>
  <Characters>3315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orre ledal</dc:creator>
  <cp:keywords/>
  <dc:description/>
  <cp:lastModifiedBy>snorre ledal</cp:lastModifiedBy>
  <cp:revision>461</cp:revision>
  <cp:lastPrinted>2022-06-07T20:54:00Z</cp:lastPrinted>
  <dcterms:created xsi:type="dcterms:W3CDTF">2022-06-07T08:13:00Z</dcterms:created>
  <dcterms:modified xsi:type="dcterms:W3CDTF">2022-06-07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t4aLXdE"/&gt;&lt;style id="http://www.zotero.org/styles/chicago-author-date" locale="nb-NO"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